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328A8C1C" w14:textId="7FACDB33" w:rsidR="008B03F9" w:rsidRDefault="008218DB">
      <w:r>
        <w:t xml:space="preserve">Collecting and addressing feedback are vital steps in the iterative design process. Generated insights help guide designers towards artifacts that better connect with the target audienc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t>Designers have many different classes</w:t>
      </w:r>
      <w:r w:rsidR="004F2E88">
        <w:t xml:space="preserve"> of platforms to choose from when</w:t>
      </w:r>
      <w:r>
        <w:t xml:space="preserve"> soliciting feedback online.</w:t>
      </w:r>
      <w:r w:rsidR="008B03F9">
        <w:t xml:space="preserve"> One way of organizing the</w:t>
      </w:r>
      <w:r w:rsidR="00E941B6">
        <w:t>se classes</w:t>
      </w:r>
      <w:r w:rsidR="008B03F9">
        <w:t xml:space="preserve"> by type of interface they offer to the feedback provider.</w:t>
      </w:r>
    </w:p>
    <w:p w14:paraId="6272969E" w14:textId="5FB09BED" w:rsidR="008218DB" w:rsidRDefault="008B03F9">
      <w:r>
        <w:t>One class of these tools is a spatial interface where the feedback provider must first visually mark a location on the design before they are able to enter feedback.</w:t>
      </w:r>
      <w:r w:rsidR="00B5648F">
        <w:t xml:space="preserve"> Examples of the spatial interface class include tools such as Redpen.io and Adobe Acrobat</w:t>
      </w:r>
      <w:r w:rsidR="00EF7850">
        <w:t xml:space="preserve"> </w:t>
      </w:r>
      <w:r w:rsidR="00B64A71">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B64A71">
        <w:fldChar w:fldCharType="separate"/>
      </w:r>
      <w:r w:rsidR="00B64A71">
        <w:rPr>
          <w:noProof/>
        </w:rPr>
        <w:t>[4, 5]</w:t>
      </w:r>
      <w:r w:rsidR="00B64A71">
        <w:fldChar w:fldCharType="end"/>
      </w:r>
      <w:r w:rsidR="00B5648F">
        <w:t>.</w:t>
      </w:r>
      <w:r w:rsidR="00B64A71">
        <w:t xml:space="preserve"> Another class of these t</w:t>
      </w:r>
      <w:r w:rsidR="003E24FB">
        <w:t>ools uses</w:t>
      </w:r>
      <w:r w:rsidR="00E626A8">
        <w:t xml:space="preserve"> a </w:t>
      </w:r>
      <w:r w:rsidR="004D0F7F">
        <w:t>text-centric open ended interface.</w:t>
      </w:r>
      <w:r w:rsidR="00E626A8">
        <w:t xml:space="preserve"> Interfaces in this class such as Reddit and Dribble do not require the provider to first visually mark the design</w:t>
      </w:r>
      <w:r w:rsidR="004D0F7F">
        <w:t xml:space="preserve"> </w:t>
      </w:r>
      <w:r w:rsidR="004D0F7F">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4D0F7F">
        <w:fldChar w:fldCharType="separate"/>
      </w:r>
      <w:r w:rsidR="004D0F7F">
        <w:rPr>
          <w:noProof/>
        </w:rPr>
        <w:t>[6, 7]</w:t>
      </w:r>
      <w:r w:rsidR="004D0F7F">
        <w:fldChar w:fldCharType="end"/>
      </w:r>
      <w:r w:rsidR="00E626A8">
        <w:t>.</w:t>
      </w:r>
    </w:p>
    <w:p w14:paraId="6109283A" w14:textId="7BDECA14" w:rsidR="008218DB" w:rsidRDefault="0031747C">
      <w:r>
        <w:t>But small differences in the feedback generation interface can significantly affect the provider’s behavior.</w:t>
      </w:r>
      <w:r w:rsidR="001B79EA">
        <w:t xml:space="preserve"> For instance, it has been shown that splitting </w:t>
      </w:r>
      <w:r w:rsidR="001E3298">
        <w:t xml:space="preserve">design feedback task into multiple shorter tasks elicits more diverse </w:t>
      </w:r>
      <w:r w:rsidR="001E3298">
        <w:lastRenderedPageBreak/>
        <w:t xml:space="preserve">feedback </w:t>
      </w:r>
      <w:r w:rsidR="00F33BE9">
        <w:fldChar w:fldCharType="begin"/>
      </w:r>
      <w:r w:rsidR="00F33BE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sidR="00F33BE9">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rsidR="005D09EB">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sidR="005D09EB">
        <w:rPr>
          <w:noProof/>
        </w:rPr>
        <w:t>[9, 10]</w:t>
      </w:r>
      <w:r w:rsidR="005D09EB">
        <w:fldChar w:fldCharType="end"/>
      </w:r>
      <w:r w:rsidR="00CB2B15">
        <w:t xml:space="preserve">. </w:t>
      </w:r>
      <w:r w:rsidR="005D09EB">
        <w:t>Asking a feedback provider to spatially mark the design requires them to visually search the design and focus their attention on specific details</w:t>
      </w:r>
      <w:r w:rsidR="00874D62">
        <w:t xml:space="preserve"> </w:t>
      </w:r>
      <w:r w:rsidR="00874D62">
        <w:fldChar w:fldCharType="begin"/>
      </w:r>
      <w:r w:rsidR="00874D62">
        <w:instrText xml:space="preserve"> ADDIN EN.CITE &lt;EndNote&gt;&lt;Cite&gt;&lt;Author&gt;Xu&lt;/Author&gt;&lt;Year&gt;2014&lt;/Year&gt;&lt;RecNum&gt;1&lt;/RecNum&gt;&lt;DisplayText&gt;[3, 11]&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874D62">
        <w:fldChar w:fldCharType="separate"/>
      </w:r>
      <w:r w:rsidR="00874D62">
        <w:rPr>
          <w:noProof/>
        </w:rPr>
        <w:t>[3, 11]</w:t>
      </w:r>
      <w:r w:rsidR="00874D62">
        <w:fldChar w:fldCharType="end"/>
      </w:r>
      <w:r w:rsidR="005D09EB">
        <w:t>.</w:t>
      </w:r>
      <w:r w:rsidR="00874D62">
        <w:t xml:space="preserve"> Whether the design tool reveals history feedback could also influence a provider’s behavior. </w:t>
      </w:r>
      <w:r w:rsidR="00D242CA">
        <w:t>Revealing previous feedback to a provider, while encouraging novel ideas, may also encourage conformity and introduce a framing effect</w:t>
      </w:r>
      <w:r w:rsidR="00EA24B7">
        <w:t xml:space="preserve"> </w:t>
      </w:r>
      <w:r w:rsidR="00EA24B7">
        <w:fldChar w:fldCharType="begin"/>
      </w:r>
      <w:r w:rsidR="00EA24B7">
        <w:instrText xml:space="preserve"> ADDIN EN.CITE &lt;EndNote&gt;&lt;Cite&gt;&lt;Author&gt;Tohidi&lt;/Author&gt;&lt;Year&gt;2006&lt;/Year&gt;&lt;RecNum&gt;14&lt;/RecNum&gt;&lt;DisplayText&gt;[12, 13]&lt;/DisplayText&gt;&lt;record&gt;&lt;rec-number&gt;14&lt;/rec-number&gt;&lt;foreign-keys&gt;&lt;key app="EN" db-id="59ztafwv7x055xe9vwpxpfs8t2w5ezvft0v2" timestamp="1463534358"&gt;14&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EA24B7">
        <w:fldChar w:fldCharType="separate"/>
      </w:r>
      <w:r w:rsidR="00EA24B7">
        <w:rPr>
          <w:noProof/>
        </w:rPr>
        <w:t>[12, 13]</w:t>
      </w:r>
      <w:r w:rsidR="00EA24B7">
        <w:fldChar w:fldCharType="end"/>
      </w:r>
      <w:r w:rsidR="00D242CA">
        <w:t>.</w:t>
      </w:r>
      <w:r w:rsidR="00EA24B7">
        <w:t xml:space="preserve"> It is therefore important for </w:t>
      </w:r>
      <w:r w:rsidR="00AE6158">
        <w:t>designers and interface developers to understand the relationship between characteristics of the interface and the resulting feedback</w:t>
      </w:r>
      <w:r w:rsidR="00D14B46">
        <w:t xml:space="preserve"> for successful</w:t>
      </w:r>
      <w:r w:rsidR="00972E64">
        <w:t>ly facilitating</w:t>
      </w:r>
      <w:r w:rsidR="00D14B46">
        <w:t xml:space="preserve"> feedback exchange.</w:t>
      </w:r>
    </w:p>
    <w:p w14:paraId="46CB90D9" w14:textId="70D298D0" w:rsidR="005E16D1" w:rsidRDefault="005E16D1">
      <w:r>
        <w:t>One challenge is that there is little to no empirical evidence that could guide a designer’s decisions or implementations in existing platforms. For instance, difference classes of interface might not generate the same distribution of type of feedback</w:t>
      </w:r>
      <w:r w:rsidR="0038646A">
        <w:t>.</w:t>
      </w:r>
      <w:r w:rsidR="003923DE">
        <w:t xml:space="preserve"> It is unknown whether the presence of a history enhances creativity or introduces a fixation effect.</w:t>
      </w:r>
    </w:p>
    <w:p w14:paraId="2B758FC9" w14:textId="16843C78" w:rsidR="002C1B8B" w:rsidRDefault="001E3596">
      <w:r>
        <w:t xml:space="preserve">In this paper, we present </w:t>
      </w:r>
      <w:r w:rsidR="00F7141C">
        <w:t>2</w:t>
      </w:r>
      <w:r>
        <w:t xml:space="preserve"> interfaces for soliciting design feedback and study character</w:t>
      </w:r>
      <w:r w:rsidR="000100BD">
        <w:t xml:space="preserve">istics of the collected feedback in each condition. </w:t>
      </w:r>
      <w:r w:rsidR="00807CC0">
        <w:t>Interface</w:t>
      </w:r>
      <w:r w:rsidR="002C1B8B">
        <w:t xml:space="preserve"> conditions reflect real-world feedback collection </w:t>
      </w:r>
      <w:r w:rsidR="00F56865">
        <w:t>applications</w:t>
      </w:r>
      <w:r w:rsidR="002C1B8B">
        <w:t xml:space="preserve"> such as Reddit and Red Pen</w:t>
      </w:r>
      <w:r w:rsidR="007C7780">
        <w:t xml:space="preserve"> </w:t>
      </w:r>
      <w:r w:rsidR="007C7780">
        <w:fldChar w:fldCharType="begin"/>
      </w:r>
      <w:r w:rsidR="004D0F7F">
        <w:instrText xml:space="preserve"> ADDIN EN.CITE &lt;EndNote&gt;&lt;Cite&gt;&lt;RecNum&gt;17&lt;/RecNum&gt;&lt;DisplayText&gt;[4, 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4D0F7F">
        <w:rPr>
          <w:noProof/>
        </w:rPr>
        <w:t>[4, 6, 7]</w:t>
      </w:r>
      <w:r w:rsidR="007C7780">
        <w:fldChar w:fldCharType="end"/>
      </w:r>
      <w:r w:rsidR="007C7780">
        <w:t xml:space="preserve">. </w:t>
      </w:r>
      <w:r w:rsidR="00625C95">
        <w:t>We also manipulate presence of history to generate conditions.</w:t>
      </w:r>
      <w:r w:rsidR="00625C95">
        <w:t xml:space="preserve"> </w:t>
      </w:r>
      <w:r w:rsidR="00541BCE">
        <w:t xml:space="preserve">Whether </w:t>
      </w:r>
      <w:r w:rsidR="00675616">
        <w:t xml:space="preserve">to use </w:t>
      </w:r>
      <w:r w:rsidR="00541BCE">
        <w:t xml:space="preserve">an interface </w:t>
      </w:r>
      <w:r w:rsidR="00675616">
        <w:t xml:space="preserve">that </w:t>
      </w:r>
      <w:r w:rsidR="00541BCE">
        <w:t>presents history</w:t>
      </w:r>
      <w:r w:rsidR="00CB19A4">
        <w:t xml:space="preserve"> </w:t>
      </w:r>
      <w:r w:rsidR="00541BCE">
        <w:t>is another</w:t>
      </w:r>
      <w:r w:rsidR="002C1B8B">
        <w:t xml:space="preserve"> decision that </w:t>
      </w:r>
      <w:r w:rsidR="00675616">
        <w:t>designers must make when choosing which tool to use for soliciting feedback</w:t>
      </w:r>
      <w:r w:rsidR="00625C95">
        <w:t xml:space="preserve"> </w:t>
      </w:r>
      <w:r w:rsidR="00625C95">
        <w:fldChar w:fldCharType="begin"/>
      </w:r>
      <w:r w:rsidR="00625C95">
        <w:instrText xml:space="preserve"> ADDIN EN.CITE &lt;EndNote&gt;&lt;Cite&gt;&lt;Author&gt;Siangliulue&lt;/Author&gt;&lt;Year&gt;2015&lt;/Year&gt;&lt;RecNum&gt;12&lt;/RecNum&gt;&lt;DisplayText&gt;[14]&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625C95">
        <w:fldChar w:fldCharType="separate"/>
      </w:r>
      <w:r w:rsidR="00625C95">
        <w:rPr>
          <w:noProof/>
        </w:rPr>
        <w:t>[14]</w:t>
      </w:r>
      <w:r w:rsidR="00625C95">
        <w:fldChar w:fldCharType="end"/>
      </w:r>
      <w:r w:rsidR="00675616">
        <w:t>.</w:t>
      </w:r>
    </w:p>
    <w:p w14:paraId="7E1C5806" w14:textId="3733CD7E" w:rsidR="001E3596" w:rsidRDefault="0091300F">
      <w:r>
        <w:t xml:space="preserve">We then recruit human participants to provide feedback on visual designs using one of the </w:t>
      </w:r>
      <w:r w:rsidR="00C52DB9">
        <w:t>conditions</w:t>
      </w:r>
      <w:r>
        <w:t xml:space="preserve">. </w:t>
      </w:r>
      <w:r w:rsidR="000100BD">
        <w:t xml:space="preserve">We investigate how choosing a </w:t>
      </w:r>
      <w:r w:rsidR="002F7D6D">
        <w:t>non-spatial</w:t>
      </w:r>
      <w:r w:rsidR="000100BD">
        <w:t xml:space="preserve"> or </w:t>
      </w:r>
      <w:r w:rsidR="002F7D6D">
        <w:t>spatial</w:t>
      </w:r>
      <w:r w:rsidR="000100BD">
        <w:t xml:space="preserve"> feedback i</w:t>
      </w:r>
      <w:r w:rsidR="002F7D6D">
        <w:t>nterface</w:t>
      </w:r>
      <w:r w:rsidR="000100BD">
        <w:t xml:space="preserve"> and hiding or revealing history impact</w:t>
      </w:r>
      <w:r w:rsidR="00D80D64">
        <w:t>s</w:t>
      </w:r>
      <w:r w:rsidR="000100BD">
        <w:t xml:space="preserve"> feedback content</w:t>
      </w:r>
      <w:r w:rsidR="00C618CE">
        <w:t>. This</w:t>
      </w:r>
      <w:r w:rsidR="002A2B9E">
        <w:t xml:space="preserve"> relationship</w:t>
      </w:r>
      <w:r w:rsidR="00A641BB">
        <w:t xml:space="preserve"> between provider interface and generated feedback</w:t>
      </w:r>
      <w:r w:rsidR="00E11C80">
        <w:t xml:space="preserve"> </w:t>
      </w:r>
      <w:r w:rsidR="00A641BB">
        <w:t>is</w:t>
      </w:r>
      <w:r w:rsidR="00E11C80">
        <w:t xml:space="preserve"> explored across a variety of visual designs (poster, static website, and web interface).</w:t>
      </w:r>
    </w:p>
    <w:p w14:paraId="698C3165" w14:textId="33E8F080" w:rsidR="00A2224F" w:rsidRDefault="00A2224F">
      <w:r>
        <w:t>Among a number of results, we found that presence of history introduces a fixation effect.</w:t>
      </w:r>
      <w:r w:rsidR="00295822">
        <w:t xml:space="preserve"> Feedback generated using the non-spatial class of interface was longer and had more stop words.</w:t>
      </w:r>
      <w:r w:rsidR="009143F4">
        <w:t xml:space="preserve"> We also found that classes of interface produce different categories of feedback.</w:t>
      </w:r>
    </w:p>
    <w:p w14:paraId="26F324B3" w14:textId="51D31F40" w:rsidR="00E03AAC" w:rsidRDefault="00E03AAC">
      <w:r>
        <w:t xml:space="preserve">A key contribution of our study is </w:t>
      </w:r>
      <w:r w:rsidR="0091723B">
        <w:t xml:space="preserve">introducing </w:t>
      </w:r>
      <w:r>
        <w:t xml:space="preserve">an empirical body of knowledge </w:t>
      </w:r>
      <w:r w:rsidR="00225996">
        <w:t xml:space="preserve">about ways aspects of the feedback collection interface </w:t>
      </w:r>
      <w:r w:rsidR="00711218">
        <w:t>influence generated content and provider behavior.</w:t>
      </w:r>
      <w:r w:rsidR="00BE2D5F">
        <w:t xml:space="preserve"> We believe this knowledge will </w:t>
      </w:r>
      <w:r w:rsidR="00BE2D5F">
        <w:lastRenderedPageBreak/>
        <w:t>contribute to building more extensive interfaces feedback exchange, help providers better communicate their evaluation of the design, and help designers improve their work through higher quality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1BC7357C"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In these tools, a feedback provider must first select a region of the design to enter feedback.</w:t>
      </w:r>
      <w:r w:rsidR="004E2533">
        <w:t xml:space="preserve"> </w:t>
      </w:r>
      <w:r w:rsidR="00006FB6">
        <w:t xml:space="preserve">Adobe Acrobat and Redpen.io implement </w:t>
      </w:r>
      <w:r w:rsidR="005104F8">
        <w:t>this class of tool</w:t>
      </w:r>
      <w:r w:rsidR="00A20CD8">
        <w:t xml:space="preserve"> </w:t>
      </w:r>
      <w:r w:rsidR="00A20CD8">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B64A71">
        <w:rPr>
          <w:noProof/>
        </w:rPr>
        <w:t>[4, 5]</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625C95">
        <w:instrText xml:space="preserve"> ADDIN EN.CITE &lt;EndNote&gt;&lt;Cite&gt;&lt;Author&gt;Hill&lt;/Author&gt;&lt;Year&gt;1991&lt;/Year&gt;&lt;RecNum&gt;8&lt;/RecNum&gt;&lt;DisplayText&gt;[15]&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625C95">
        <w:rPr>
          <w:noProof/>
        </w:rPr>
        <w:t>[15]</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625C95">
        <w:rPr>
          <w:noProof/>
        </w:rPr>
        <w:t>[16]</w:t>
      </w:r>
      <w:r w:rsidR="00E41483">
        <w:fldChar w:fldCharType="end"/>
      </w:r>
      <w:r w:rsidR="0009607E">
        <w:t>.</w:t>
      </w:r>
    </w:p>
    <w:p w14:paraId="04A5C68E" w14:textId="6643E903"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4D0F7F">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B72F1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B72F19">
        <w:rPr>
          <w:noProof/>
        </w:rPr>
        <w:t>[8]</w:t>
      </w:r>
      <w:r w:rsidR="00B72F19">
        <w:fldChar w:fldCharType="end"/>
      </w:r>
      <w:r w:rsidR="007D095E">
        <w:t>.</w:t>
      </w:r>
    </w:p>
    <w:p w14:paraId="7D14A798" w14:textId="69B4B2A5"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An implementation of this tool is RichReview++</w:t>
      </w:r>
      <w:r w:rsidR="000E218F">
        <w:t xml:space="preserve"> </w:t>
      </w:r>
      <w:r w:rsidR="000E218F">
        <w:fldChar w:fldCharType="begin"/>
      </w:r>
      <w:r w:rsidR="000E218F">
        <w:instrText xml:space="preserve"> ADDIN EN.CITE &lt;EndNote&gt;&lt;Cite&gt;&lt;Author&gt;Yoon&lt;/Author&gt;&lt;Year&gt;2016&lt;/Year&gt;&lt;RecNum&gt;27&lt;/RecNum&gt;&lt;DisplayText&gt;[17]&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0E218F">
        <w:rPr>
          <w:noProof/>
        </w:rPr>
        <w:t>[17]</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4C6D90ED" w:rsidR="00B72F19" w:rsidRDefault="00112860" w:rsidP="008153EC">
      <w:r>
        <w:t>A fourth class is visual.</w:t>
      </w:r>
      <w:r w:rsidR="00267E28">
        <w:t xml:space="preserve"> </w:t>
      </w:r>
      <w:r w:rsidR="001038B8">
        <w:t xml:space="preserve">In a visual tool, providers use an image browser to compile their feedback. </w:t>
      </w:r>
      <w:r w:rsidR="00B970E0">
        <w:t>Moodsource is an example of a visual tool for collecting design feedback</w:t>
      </w:r>
      <w:r w:rsidR="00D03E3A">
        <w:t xml:space="preserve"> </w:t>
      </w:r>
      <w:r w:rsidR="00D03E3A">
        <w:fldChar w:fldCharType="begin"/>
      </w:r>
      <w:r w:rsidR="00D03E3A">
        <w:instrText xml:space="preserve"> ADDIN EN.CITE &lt;EndNote&gt;&lt;Cite&gt;&lt;Author&gt;Robb&lt;/Author&gt;&lt;Year&gt;2015&lt;/Year&gt;&lt;RecNum&gt;28&lt;/RecNum&gt;&lt;DisplayText&gt;[18]&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3E3A">
        <w:rPr>
          <w:noProof/>
        </w:rPr>
        <w:t>[18]</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7C3DA76D"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provider</w:t>
      </w:r>
      <w:r w:rsidR="00AE55A9">
        <w:t xml:space="preserve"> creativity</w:t>
      </w:r>
      <w:r w:rsidR="00533EA5">
        <w:t xml:space="preserve"> </w:t>
      </w:r>
      <w:r w:rsidR="00533EA5">
        <w:fldChar w:fldCharType="begin"/>
      </w:r>
      <w:r w:rsidR="00E10415">
        <w:instrText xml:space="preserve"> ADDIN EN.CITE &lt;EndNote&gt;&lt;Cite&gt;&lt;Author&gt;Siangliulue&lt;/Author&gt;&lt;Year&gt;2015&lt;/Year&gt;&lt;RecNum&gt;12&lt;/RecNum&gt;&lt;DisplayText&gt;[14, 19]&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E10415">
        <w:rPr>
          <w:noProof/>
        </w:rPr>
        <w:t>[14, 19]</w:t>
      </w:r>
      <w:r w:rsidR="00533EA5">
        <w:fldChar w:fldCharType="end"/>
      </w:r>
      <w:r w:rsidR="00AE55A9">
        <w:t>.</w:t>
      </w:r>
      <w:r w:rsidR="00533EA5">
        <w:t xml:space="preserve"> But it could also </w:t>
      </w:r>
      <w:r w:rsidR="00E10415">
        <w:t xml:space="preserve">introduce a fixation effect </w:t>
      </w:r>
      <w:r w:rsidR="00784281">
        <w:fldChar w:fldCharType="begin"/>
      </w:r>
      <w:r w:rsidR="00784281">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784281">
        <w:rPr>
          <w:noProof/>
        </w:rPr>
        <w:t>[16]</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lastRenderedPageBreak/>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Voyant,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055CD129" w:rsidR="001F79B5" w:rsidRDefault="00A355CA" w:rsidP="00E8203E">
      <w:r>
        <w:t>CrowdCrit explored showing the distribution of responses from the feedback providers in order to reveal the highest priority issues</w:t>
      </w:r>
      <w:r w:rsidR="00E833FF">
        <w:t xml:space="preserve"> </w:t>
      </w:r>
      <w:r w:rsidR="00E833FF">
        <w:fldChar w:fldCharType="begin"/>
      </w:r>
      <w:r w:rsidR="00E833FF">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E833FF">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5D817862" w:rsidR="00701F5E" w:rsidRDefault="00E833FF" w:rsidP="00E8203E">
      <w:r>
        <w:t>Critiki introduced a system that simplified the process of creating, distributing, and aggregating crowdsourced design critique</w:t>
      </w:r>
      <w:r w:rsidR="00F01385">
        <w:t xml:space="preserve"> for crowdfunding pages</w:t>
      </w:r>
      <w:r>
        <w:t xml:space="preserve"> </w:t>
      </w:r>
      <w:r w:rsidR="00ED2691">
        <w:fldChar w:fldCharType="begin"/>
      </w:r>
      <w:r w:rsidR="00ED2691">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ED2691">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lastRenderedPageBreak/>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xml:space="preserve">. In the history condition, feedbacks left by previous </w:t>
      </w:r>
      <w:r w:rsidR="00CA6474">
        <w:rPr>
          <w:b/>
          <w:sz w:val="18"/>
          <w:szCs w:val="18"/>
        </w:rPr>
        <w:lastRenderedPageBreak/>
        <w:t>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1042E9B1" w:rsidR="00245E43" w:rsidRDefault="00245E43" w:rsidP="00374A48">
      <w:r>
        <w:t xml:space="preserve">The presentation of the history was based on how online platforms such as Reddit or Dribble function, where the provider has access to an evolving history </w:t>
      </w:r>
      <w:r>
        <w:fldChar w:fldCharType="begin"/>
      </w:r>
      <w:r w:rsidR="004D0F7F">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4D0F7F">
        <w:rPr>
          <w:noProof/>
        </w:rPr>
        <w:t>[6, 7]</w:t>
      </w:r>
      <w:r>
        <w:fldChar w:fldCharType="end"/>
      </w:r>
      <w:r>
        <w:t>. We adapted this format however to include a “Show more” interaction which allowed us to log which pieces of feedback were viewed.</w:t>
      </w:r>
    </w:p>
    <w:p w14:paraId="5FE25501" w14:textId="0F32154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B64A71">
        <w:rPr>
          <w:noProof/>
        </w:rPr>
        <w:t>[4, 5]</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lastRenderedPageBreak/>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4F074478"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E833FF">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E833FF">
        <w:rPr>
          <w:noProof/>
        </w:rPr>
        <w:t>[20]</w:t>
      </w:r>
      <w:r>
        <w:fldChar w:fldCharType="end"/>
      </w:r>
      <w:r>
        <w:t>.</w:t>
      </w:r>
    </w:p>
    <w:p w14:paraId="3EC044FC" w14:textId="6FD23021"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E833FF">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E833FF">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635250">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635250">
              <w:tc>
                <w:tcPr>
                  <w:tcW w:w="1715" w:type="dxa"/>
                </w:tcPr>
                <w:p w14:paraId="050B291C" w14:textId="77777777" w:rsidR="00314CE4" w:rsidRPr="002B717B" w:rsidRDefault="00314CE4" w:rsidP="00635250">
                  <w:pPr>
                    <w:spacing w:before="40" w:after="40"/>
                    <w:jc w:val="center"/>
                  </w:pPr>
                </w:p>
              </w:tc>
              <w:tc>
                <w:tcPr>
                  <w:tcW w:w="7738" w:type="dxa"/>
                  <w:gridSpan w:val="4"/>
                </w:tcPr>
                <w:p w14:paraId="1834D823" w14:textId="77777777" w:rsidR="00314CE4" w:rsidRPr="002B717B" w:rsidRDefault="00314CE4" w:rsidP="00635250">
                  <w:pPr>
                    <w:spacing w:before="40" w:after="40"/>
                    <w:jc w:val="center"/>
                  </w:pPr>
                  <w:r w:rsidRPr="002B717B">
                    <w:rPr>
                      <w:b/>
                    </w:rPr>
                    <w:t>Condition</w:t>
                  </w:r>
                </w:p>
              </w:tc>
              <w:tc>
                <w:tcPr>
                  <w:tcW w:w="802" w:type="dxa"/>
                </w:tcPr>
                <w:p w14:paraId="3E547CB3" w14:textId="77777777" w:rsidR="00314CE4" w:rsidRPr="002B717B" w:rsidRDefault="00314CE4" w:rsidP="00635250">
                  <w:pPr>
                    <w:spacing w:before="40" w:after="40"/>
                    <w:jc w:val="center"/>
                    <w:rPr>
                      <w:b/>
                    </w:rPr>
                  </w:pPr>
                </w:p>
              </w:tc>
            </w:tr>
            <w:tr w:rsidR="00314CE4" w:rsidRPr="002B717B" w14:paraId="50D3B42F" w14:textId="77777777" w:rsidTr="00635250">
              <w:tc>
                <w:tcPr>
                  <w:tcW w:w="1715" w:type="dxa"/>
                </w:tcPr>
                <w:p w14:paraId="2E014557" w14:textId="77777777" w:rsidR="00314CE4" w:rsidRPr="002B717B" w:rsidRDefault="00314CE4" w:rsidP="00635250">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635250">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635250">
                  <w:pPr>
                    <w:spacing w:before="40" w:after="40"/>
                    <w:jc w:val="center"/>
                    <w:rPr>
                      <w:b/>
                    </w:rPr>
                  </w:pPr>
                  <w:r w:rsidRPr="002B717B">
                    <w:rPr>
                      <w:b/>
                    </w:rPr>
                    <w:t>Spatial</w:t>
                  </w:r>
                </w:p>
              </w:tc>
              <w:tc>
                <w:tcPr>
                  <w:tcW w:w="802" w:type="dxa"/>
                </w:tcPr>
                <w:p w14:paraId="0876CE44" w14:textId="77777777" w:rsidR="00314CE4" w:rsidRPr="002B717B" w:rsidRDefault="00314CE4" w:rsidP="00635250">
                  <w:pPr>
                    <w:spacing w:before="40" w:after="40"/>
                    <w:jc w:val="center"/>
                    <w:rPr>
                      <w:b/>
                    </w:rPr>
                  </w:pPr>
                </w:p>
              </w:tc>
            </w:tr>
            <w:tr w:rsidR="00314CE4" w:rsidRPr="002B717B" w14:paraId="51DC9B55" w14:textId="77777777" w:rsidTr="00635250">
              <w:tc>
                <w:tcPr>
                  <w:tcW w:w="1715" w:type="dxa"/>
                  <w:tcBorders>
                    <w:bottom w:val="single" w:sz="4" w:space="0" w:color="auto"/>
                  </w:tcBorders>
                </w:tcPr>
                <w:p w14:paraId="64B452BA" w14:textId="77777777" w:rsidR="00314CE4" w:rsidRPr="002B717B" w:rsidRDefault="00314CE4" w:rsidP="00635250">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635250">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635250">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635250">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635250">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635250">
                  <w:pPr>
                    <w:spacing w:before="40" w:after="40"/>
                    <w:jc w:val="center"/>
                    <w:rPr>
                      <w:b/>
                    </w:rPr>
                  </w:pPr>
                  <w:r w:rsidRPr="002B717B">
                    <w:rPr>
                      <w:b/>
                    </w:rPr>
                    <w:t>Total</w:t>
                  </w:r>
                </w:p>
              </w:tc>
            </w:tr>
            <w:tr w:rsidR="00314CE4" w:rsidRPr="002B717B" w14:paraId="43EA1E7C" w14:textId="77777777" w:rsidTr="00635250">
              <w:trPr>
                <w:trHeight w:val="269"/>
              </w:trPr>
              <w:tc>
                <w:tcPr>
                  <w:tcW w:w="1715" w:type="dxa"/>
                  <w:shd w:val="clear" w:color="auto" w:fill="F2F2F2" w:themeFill="background1" w:themeFillShade="F2"/>
                </w:tcPr>
                <w:p w14:paraId="173FDB88" w14:textId="77777777" w:rsidR="00314CE4" w:rsidRPr="002B717B" w:rsidRDefault="00314CE4" w:rsidP="00635250">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635250">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635250">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635250">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635250">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635250">
                  <w:pPr>
                    <w:spacing w:before="40" w:after="40"/>
                    <w:jc w:val="center"/>
                  </w:pPr>
                  <w:r w:rsidRPr="002B717B">
                    <w:t>620</w:t>
                  </w:r>
                </w:p>
              </w:tc>
            </w:tr>
            <w:tr w:rsidR="00314CE4" w:rsidRPr="002B717B" w14:paraId="7CBBD809" w14:textId="77777777" w:rsidTr="00635250">
              <w:tc>
                <w:tcPr>
                  <w:tcW w:w="1715" w:type="dxa"/>
                  <w:tcBorders>
                    <w:bottom w:val="single" w:sz="4" w:space="0" w:color="auto"/>
                  </w:tcBorders>
                </w:tcPr>
                <w:p w14:paraId="07A05F61" w14:textId="77777777" w:rsidR="00314CE4" w:rsidRPr="002B717B" w:rsidRDefault="00314CE4" w:rsidP="00635250">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635250">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635250">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635250">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635250">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635250">
                  <w:pPr>
                    <w:spacing w:before="40" w:after="40"/>
                    <w:jc w:val="center"/>
                  </w:pPr>
                  <w:r w:rsidRPr="002B717B">
                    <w:t>449</w:t>
                  </w:r>
                </w:p>
              </w:tc>
            </w:tr>
            <w:tr w:rsidR="00314CE4" w:rsidRPr="002B717B" w14:paraId="7A656DB4" w14:textId="77777777" w:rsidTr="00635250">
              <w:tc>
                <w:tcPr>
                  <w:tcW w:w="1715" w:type="dxa"/>
                  <w:shd w:val="clear" w:color="auto" w:fill="F2F2F2" w:themeFill="background1" w:themeFillShade="F2"/>
                </w:tcPr>
                <w:p w14:paraId="4D5BC243" w14:textId="77777777" w:rsidR="00314CE4" w:rsidRPr="002B717B" w:rsidRDefault="00314CE4" w:rsidP="00635250">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635250">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635250">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635250">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635250">
                  <w:pPr>
                    <w:spacing w:before="40" w:after="40"/>
                    <w:jc w:val="center"/>
                  </w:pPr>
                  <w:r w:rsidRPr="002B717B">
                    <w:t>33</w:t>
                  </w:r>
                </w:p>
              </w:tc>
            </w:tr>
            <w:tr w:rsidR="00314CE4" w:rsidRPr="002B717B" w14:paraId="60545E97" w14:textId="77777777" w:rsidTr="00635250">
              <w:tc>
                <w:tcPr>
                  <w:tcW w:w="1715" w:type="dxa"/>
                  <w:tcBorders>
                    <w:bottom w:val="single" w:sz="4" w:space="0" w:color="auto"/>
                  </w:tcBorders>
                </w:tcPr>
                <w:p w14:paraId="202E93F2" w14:textId="77777777" w:rsidR="00314CE4" w:rsidRPr="002B717B" w:rsidRDefault="00314CE4" w:rsidP="00635250">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635250">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635250">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635250">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635250">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635250">
                  <w:pPr>
                    <w:spacing w:before="40" w:after="40"/>
                    <w:jc w:val="center"/>
                  </w:pPr>
                  <w:r w:rsidRPr="002B717B">
                    <w:t>24</w:t>
                  </w:r>
                </w:p>
              </w:tc>
            </w:tr>
            <w:tr w:rsidR="00314CE4" w:rsidRPr="002B717B" w14:paraId="1EF08A07" w14:textId="77777777" w:rsidTr="00635250">
              <w:tc>
                <w:tcPr>
                  <w:tcW w:w="1715" w:type="dxa"/>
                  <w:shd w:val="clear" w:color="auto" w:fill="F2F2F2" w:themeFill="background1" w:themeFillShade="F2"/>
                </w:tcPr>
                <w:p w14:paraId="1FBDB84D" w14:textId="77777777" w:rsidR="00314CE4" w:rsidRPr="002B717B" w:rsidRDefault="00314CE4" w:rsidP="00635250">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635250">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635250">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635250">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635250">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635250">
                  <w:pPr>
                    <w:spacing w:before="40" w:after="40"/>
                    <w:jc w:val="center"/>
                  </w:pPr>
                  <w:r w:rsidRPr="002B717B">
                    <w:t>89</w:t>
                  </w:r>
                </w:p>
              </w:tc>
            </w:tr>
            <w:tr w:rsidR="00314CE4" w:rsidRPr="002B717B" w14:paraId="2A7CEC44" w14:textId="77777777" w:rsidTr="00635250">
              <w:tc>
                <w:tcPr>
                  <w:tcW w:w="1715" w:type="dxa"/>
                  <w:tcBorders>
                    <w:bottom w:val="single" w:sz="4" w:space="0" w:color="auto"/>
                  </w:tcBorders>
                </w:tcPr>
                <w:p w14:paraId="0CEBE492" w14:textId="77777777" w:rsidR="00314CE4" w:rsidRPr="002B717B" w:rsidRDefault="00314CE4" w:rsidP="00635250">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635250">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635250">
                  <w:pPr>
                    <w:spacing w:before="40" w:after="40"/>
                    <w:jc w:val="center"/>
                  </w:pPr>
                  <w:r w:rsidRPr="002B717B">
                    <w:t>1</w:t>
                  </w:r>
                </w:p>
              </w:tc>
            </w:tr>
            <w:tr w:rsidR="00314CE4" w:rsidRPr="002B717B" w14:paraId="0E46DC7B" w14:textId="77777777" w:rsidTr="00635250">
              <w:trPr>
                <w:trHeight w:val="206"/>
              </w:trPr>
              <w:tc>
                <w:tcPr>
                  <w:tcW w:w="1715" w:type="dxa"/>
                  <w:shd w:val="clear" w:color="auto" w:fill="F2F2F2" w:themeFill="background1" w:themeFillShade="F2"/>
                </w:tcPr>
                <w:p w14:paraId="1580A9A0" w14:textId="77777777" w:rsidR="00314CE4" w:rsidRPr="002B717B" w:rsidRDefault="00314CE4" w:rsidP="00635250">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635250">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635250">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635250">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635250">
                  <w:pPr>
                    <w:spacing w:before="40" w:after="40"/>
                    <w:jc w:val="center"/>
                  </w:pPr>
                  <w:r w:rsidRPr="002B717B">
                    <w:t>17</w:t>
                  </w:r>
                </w:p>
              </w:tc>
            </w:tr>
            <w:tr w:rsidR="00314CE4" w:rsidRPr="002B717B" w14:paraId="616F3BCB" w14:textId="77777777" w:rsidTr="00635250">
              <w:trPr>
                <w:trHeight w:val="95"/>
              </w:trPr>
              <w:tc>
                <w:tcPr>
                  <w:tcW w:w="1715" w:type="dxa"/>
                  <w:tcBorders>
                    <w:bottom w:val="single" w:sz="4" w:space="0" w:color="auto"/>
                  </w:tcBorders>
                </w:tcPr>
                <w:p w14:paraId="4F850EE8" w14:textId="77777777" w:rsidR="00314CE4" w:rsidRPr="002B717B" w:rsidRDefault="00314CE4" w:rsidP="00635250">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635250">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635250">
                  <w:pPr>
                    <w:spacing w:before="40" w:after="40"/>
                    <w:jc w:val="center"/>
                  </w:pPr>
                  <w:r w:rsidRPr="002B717B">
                    <w:t>0</w:t>
                  </w:r>
                </w:p>
              </w:tc>
            </w:tr>
            <w:tr w:rsidR="00314CE4" w:rsidRPr="002B717B" w14:paraId="501DE05D" w14:textId="77777777" w:rsidTr="00635250">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635250">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635250">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635250">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635250">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635250">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635250">
                  <w:pPr>
                    <w:spacing w:before="40" w:after="40"/>
                    <w:jc w:val="center"/>
                  </w:pPr>
                  <w:r w:rsidRPr="002B717B">
                    <w:t>16</w:t>
                  </w:r>
                </w:p>
              </w:tc>
            </w:tr>
            <w:tr w:rsidR="00314CE4" w:rsidRPr="002B717B" w14:paraId="028E1DD1" w14:textId="77777777" w:rsidTr="00635250">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635250">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635250">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635250">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635250">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635250">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635250">
                  <w:pPr>
                    <w:spacing w:before="40" w:after="40"/>
                    <w:jc w:val="center"/>
                    <w:rPr>
                      <w:b/>
                    </w:rPr>
                  </w:pPr>
                  <w:r w:rsidRPr="002B717B">
                    <w:rPr>
                      <w:b/>
                    </w:rPr>
                    <w:t>1249</w:t>
                  </w:r>
                </w:p>
              </w:tc>
            </w:tr>
          </w:tbl>
          <w:p w14:paraId="211A9513" w14:textId="77777777" w:rsidR="00314CE4" w:rsidRDefault="00314CE4" w:rsidP="00635250">
            <w:pPr>
              <w:rPr>
                <w:b/>
              </w:rPr>
            </w:pPr>
          </w:p>
          <w:p w14:paraId="13D5AB96" w14:textId="77777777" w:rsidR="00314CE4" w:rsidRPr="001B6556" w:rsidRDefault="00314CE4" w:rsidP="00635250">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lastRenderedPageBreak/>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lastRenderedPageBreak/>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 xml:space="preserve">“The logo must come at top before title </w:t>
      </w:r>
      <w:bookmarkStart w:id="0" w:name="_GoBack"/>
      <w:bookmarkEnd w:id="0"/>
      <w:r>
        <w:rPr>
          <w:i/>
        </w:rPr>
        <w:t>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7775A498"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625C95">
        <w:rPr>
          <w:noProof/>
        </w:rPr>
        <w:t>[16]</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D148999" w14:textId="35914D32" w:rsidR="00DC2A9D" w:rsidRDefault="00B92CB4" w:rsidP="007720C2">
      <w:r>
        <w:t>The goal of o</w:t>
      </w:r>
      <w:r w:rsidR="00072C06">
        <w:t xml:space="preserve">ur work </w:t>
      </w:r>
      <w:r>
        <w:t xml:space="preserve">was to study the influence of Interface and History on generated feedback. </w:t>
      </w:r>
      <w:r w:rsidR="00DC2A9D">
        <w:t xml:space="preserve">We found that the presence of a History may introduce a fixation effect. This fixation effect causes </w:t>
      </w:r>
      <w:r w:rsidR="0082375D">
        <w:t xml:space="preserve">feedback providers to generate feedback that tends to be more similar to the </w:t>
      </w:r>
      <w:r w:rsidR="00314FA7">
        <w:t>history feedback they inspected.</w:t>
      </w:r>
      <w:r w:rsidR="00FB6F3D">
        <w:t xml:space="preserve"> While we weren’t able to distinguish whether our conditions influence the specificity of the generated feedback, we determined that the </w:t>
      </w:r>
      <w:r w:rsidR="00821C6C">
        <w:t>participants in the non-spatial Interface left longer feedback that had more stop words.</w:t>
      </w:r>
      <w:r w:rsidR="00952172">
        <w:t xml:space="preserve"> We also uncovered that the conditions produce different categories of feedback. In particular, </w:t>
      </w:r>
      <w:r w:rsidR="00B4221B">
        <w:t xml:space="preserve">we found that the spatial Interface tends to generate more </w:t>
      </w:r>
      <w:r w:rsidR="00B4221B" w:rsidRPr="00B4221B">
        <w:rPr>
          <w:i/>
        </w:rPr>
        <w:t>investigation</w:t>
      </w:r>
      <w:r w:rsidR="00B4221B">
        <w:rPr>
          <w:i/>
        </w:rPr>
        <w:t xml:space="preserve"> </w:t>
      </w:r>
      <w:r w:rsidR="00E4699B">
        <w:t>feedback.</w:t>
      </w:r>
    </w:p>
    <w:p w14:paraId="00FFAC2F" w14:textId="7CC7F624" w:rsidR="00F06387" w:rsidRDefault="00325A43" w:rsidP="007720C2">
      <w:r>
        <w:t>Our findings have several</w:t>
      </w:r>
      <w:r w:rsidR="00F06387">
        <w:t xml:space="preserve"> key implications. Evidence from the study shows that granting feedback providers access to history feedback introduces </w:t>
      </w:r>
      <w:r w:rsidR="007951ED">
        <w:t xml:space="preserve">a fixation effect. </w:t>
      </w:r>
      <w:r w:rsidR="00591BF0">
        <w:t>A fixation effect</w:t>
      </w:r>
      <w:r w:rsidR="007951ED">
        <w:t xml:space="preserve"> </w:t>
      </w:r>
      <w:r w:rsidR="00591BF0">
        <w:t>could mean</w:t>
      </w:r>
      <w:r w:rsidR="007951ED">
        <w:t xml:space="preserve"> that a</w:t>
      </w:r>
      <w:r w:rsidR="00C01AB4">
        <w:t xml:space="preserve"> designer who chooses to use a feedback generation </w:t>
      </w:r>
      <w:r w:rsidR="007951ED">
        <w:t xml:space="preserve">tool that allows </w:t>
      </w:r>
      <w:r w:rsidR="00C01AB4">
        <w:t xml:space="preserve">providers </w:t>
      </w:r>
      <w:r w:rsidR="007951ED">
        <w:t xml:space="preserve">history access </w:t>
      </w:r>
      <w:r w:rsidR="00C709A6">
        <w:t xml:space="preserve">will end up </w:t>
      </w:r>
      <w:r w:rsidR="00557F39">
        <w:t xml:space="preserve">with more convergent </w:t>
      </w:r>
      <w:r w:rsidR="00C82EE7">
        <w:t>responses</w:t>
      </w:r>
      <w:r w:rsidR="00557F39">
        <w:t>.</w:t>
      </w:r>
      <w:r w:rsidR="00591BF0">
        <w:t xml:space="preserve"> </w:t>
      </w:r>
      <w:r w:rsidR="00D77E97">
        <w:t>This fixation effect is especially prominent in non-spatial tools.</w:t>
      </w:r>
    </w:p>
    <w:p w14:paraId="6C3CEBD0" w14:textId="2FDD9C37" w:rsidR="00A85EB7" w:rsidRPr="00B4221B" w:rsidRDefault="00FB22F9" w:rsidP="007720C2">
      <w:r>
        <w:t>We also found th</w:t>
      </w:r>
      <w:r w:rsidR="00397729">
        <w:t>at</w:t>
      </w:r>
      <w:r>
        <w:t xml:space="preserve"> interface classes</w:t>
      </w:r>
      <w:r w:rsidR="00BF6597">
        <w:t xml:space="preserve"> generate different kinds of </w:t>
      </w:r>
      <w:r w:rsidR="00A85EB7">
        <w:t>feedback.</w:t>
      </w:r>
      <w:r w:rsidR="004118DC">
        <w:t xml:space="preserve"> </w:t>
      </w:r>
      <w:r w:rsidR="005D5480">
        <w:t xml:space="preserve">Online feedback system designers in the future </w:t>
      </w:r>
      <w:r w:rsidR="0003578F">
        <w:t>should be aw</w:t>
      </w:r>
      <w:r w:rsidR="004A6CE4">
        <w:t>are that</w:t>
      </w:r>
      <w:r w:rsidR="009970E0">
        <w:t xml:space="preserve"> their decisions influence the generated content.</w:t>
      </w:r>
      <w:r w:rsidR="00EF59F6">
        <w:t xml:space="preserve"> </w:t>
      </w:r>
      <w:r w:rsidR="00BF6597">
        <w:t xml:space="preserve">For future work, we would like to </w:t>
      </w:r>
      <w:r w:rsidR="00BC68F6">
        <w:t xml:space="preserve">include more classes of interfaces </w:t>
      </w:r>
      <w:r w:rsidR="0052512B">
        <w:t>and see how the</w:t>
      </w:r>
      <w:r w:rsidR="00925ABE">
        <w:t>ir</w:t>
      </w:r>
      <w:r w:rsidR="0052512B">
        <w:t xml:space="preserve"> generated feedback </w:t>
      </w:r>
      <w:r w:rsidR="00B31718">
        <w:t>differs</w:t>
      </w:r>
      <w:r w:rsidR="00F240E0">
        <w:t>.</w:t>
      </w:r>
      <w:r w:rsidR="00EF59F6">
        <w:t xml:space="preserve"> </w:t>
      </w:r>
    </w:p>
    <w:p w14:paraId="62E9AC7C" w14:textId="3E57713A" w:rsidR="00DC2A9D" w:rsidRDefault="00330728" w:rsidP="007720C2">
      <w:r>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E833FF">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E833FF">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looked at, it was not feasible to include an additional factor of design stage in this study.</w:t>
      </w:r>
    </w:p>
    <w:p w14:paraId="09DB4FAC" w14:textId="6C3EC0B1" w:rsidR="00515253" w:rsidRDefault="00031A03" w:rsidP="007720C2">
      <w:r>
        <w:t xml:space="preserve">The conditions in our study represented two classes of feedback interface without overlap, but there are interfaces that do not match either condition that we studied. For example, in the Voyant and CrowdCrit systems, in addition to offering a free-form response and a text box, the provider </w:t>
      </w:r>
      <w:r>
        <w:lastRenderedPageBreak/>
        <w:t>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 </w:instrText>
      </w:r>
      <w:r w:rsidR="005D09EB">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DATA </w:instrText>
      </w:r>
      <w:r w:rsidR="005D09EB">
        <w:fldChar w:fldCharType="end"/>
      </w:r>
      <w:r w:rsidR="00A8599E">
        <w:fldChar w:fldCharType="separate"/>
      </w:r>
      <w:r w:rsidR="005D09EB">
        <w:rPr>
          <w:noProof/>
        </w:rPr>
        <w:t>[3, 9]</w:t>
      </w:r>
      <w:r w:rsidR="00A8599E">
        <w:fldChar w:fldCharType="end"/>
      </w:r>
      <w:r w:rsidR="00A8599E">
        <w:t>.</w:t>
      </w:r>
      <w:r w:rsidR="00B7258F">
        <w:t xml:space="preserve"> </w:t>
      </w:r>
      <w:r w:rsidR="00B7258F">
        <w:t>Future work is necessary to understand how these hybrid interfaces compare to the two conditions that we studied.</w:t>
      </w:r>
    </w:p>
    <w:p w14:paraId="6773A3AD" w14:textId="06584E86"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E833FF">
        <w:instrText xml:space="preserve"> ADDIN EN.CITE </w:instrText>
      </w:r>
      <w:r w:rsidR="00E833FF">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E833FF">
        <w:instrText xml:space="preserve"> ADDIN EN.CITE.DATA </w:instrText>
      </w:r>
      <w:r w:rsidR="00E833FF">
        <w:fldChar w:fldCharType="end"/>
      </w:r>
      <w:r w:rsidR="00E3661A">
        <w:fldChar w:fldCharType="separate"/>
      </w:r>
      <w:r w:rsidR="00E833FF">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625C95">
        <w:rPr>
          <w:noProof/>
        </w:rPr>
        <w:t>[16]</w:t>
      </w:r>
      <w:r w:rsidR="002D2FF5">
        <w:fldChar w:fldCharType="end"/>
      </w:r>
      <w:r w:rsidR="0088474C">
        <w:t>.</w:t>
      </w:r>
      <w:r w:rsidR="003D6559">
        <w:t xml:space="preserve"> Future work can study any interactions between expertise and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50767652" w:rsidR="00752E9D" w:rsidRDefault="00752E9D" w:rsidP="007720C2">
      <w:r>
        <w:t xml:space="preserve">Our study compared different features of the feedback generated for two classes of interfaces. However, our study did not measure the objective quality of the feedback itself. </w:t>
      </w:r>
      <w:r w:rsidR="00EC6B98">
        <w:t>What we should have done is hire experts to measure the quality of the feedback.</w:t>
      </w:r>
      <w:r w:rsidR="00C15627">
        <w:t xml:space="preserve"> Future work could address this limitation by having independent experts rate the perceived quality of the feedback between conditions.</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210809E1" w:rsidR="00271282" w:rsidRPr="00270044" w:rsidRDefault="00271282" w:rsidP="007720C2">
      <w:r>
        <w:t>Designers are increasingly turning to the use of online tools to collect feedback on n-progress work. Designers have many tools to choose from for collecting feedback for their work online. The design choices within the tool could have consequences for the scope and quality of the feedback generated. But how does the choice of tool influence the scope and quality of the feedback that is received?</w:t>
      </w:r>
      <w:r w:rsidR="00F323A0">
        <w:t xml:space="preserve"> Our work </w:t>
      </w:r>
      <w:r w:rsidR="001C2A56">
        <w:t>made three contributions. First, we showed that access to history feedback introduces a fixation effect.</w:t>
      </w:r>
      <w:r w:rsidR="0076711B">
        <w:t xml:space="preserve"> Second, we found that while conditions don’t influence feedback specificity, providers using the non-spatial interface left longer feedback.</w:t>
      </w:r>
      <w:r w:rsidR="00270044">
        <w:t xml:space="preserve"> Third, we discover that spatial interfaces tend to generate more </w:t>
      </w:r>
      <w:r w:rsidR="00270044">
        <w:rPr>
          <w:i/>
        </w:rPr>
        <w:t>investigation</w:t>
      </w:r>
      <w:r w:rsidR="00270044">
        <w:t xml:space="preserve"> feedback. 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03B9B89B" w14:textId="77777777" w:rsidR="00ED2691" w:rsidRPr="00ED2691" w:rsidRDefault="005265B4" w:rsidP="00ED2691">
      <w:pPr>
        <w:pStyle w:val="EndNoteBibliography"/>
        <w:spacing w:after="0"/>
        <w:ind w:left="720" w:hanging="720"/>
        <w:rPr>
          <w:noProof/>
        </w:rPr>
      </w:pPr>
      <w:r>
        <w:fldChar w:fldCharType="begin"/>
      </w:r>
      <w:r>
        <w:instrText xml:space="preserve"> ADDIN EN.REFLIST </w:instrText>
      </w:r>
      <w:r>
        <w:fldChar w:fldCharType="separate"/>
      </w:r>
      <w:r w:rsidR="00ED2691" w:rsidRPr="00ED2691">
        <w:rPr>
          <w:noProof/>
        </w:rPr>
        <w:t>1.</w:t>
      </w:r>
      <w:r w:rsidR="00ED2691" w:rsidRPr="00ED2691">
        <w:rPr>
          <w:noProof/>
        </w:rPr>
        <w:tab/>
        <w:t xml:space="preserve">Elkins, J., </w:t>
      </w:r>
      <w:r w:rsidR="00ED2691" w:rsidRPr="00ED2691">
        <w:rPr>
          <w:i/>
          <w:noProof/>
        </w:rPr>
        <w:t>Art Critiques: A Guide.</w:t>
      </w:r>
      <w:r w:rsidR="00ED2691" w:rsidRPr="00ED2691">
        <w:rPr>
          <w:noProof/>
        </w:rPr>
        <w:t xml:space="preserve"> New Academia Publishing, 2012.</w:t>
      </w:r>
    </w:p>
    <w:p w14:paraId="5839793F" w14:textId="77777777" w:rsidR="00ED2691" w:rsidRPr="00ED2691" w:rsidRDefault="00ED2691" w:rsidP="00ED2691">
      <w:pPr>
        <w:pStyle w:val="EndNoteBibliography"/>
        <w:spacing w:after="0"/>
        <w:ind w:left="720" w:hanging="720"/>
        <w:rPr>
          <w:noProof/>
        </w:rPr>
      </w:pPr>
      <w:r w:rsidRPr="00ED2691">
        <w:rPr>
          <w:noProof/>
        </w:rPr>
        <w:t>2.</w:t>
      </w:r>
      <w:r w:rsidRPr="00ED2691">
        <w:rPr>
          <w:noProof/>
        </w:rPr>
        <w:tab/>
        <w:t xml:space="preserve">Xu, A., et al., </w:t>
      </w:r>
      <w:r w:rsidRPr="00ED2691">
        <w:rPr>
          <w:i/>
          <w:noProof/>
        </w:rPr>
        <w:t>A Classroom Study of Using Crowd Feedback in the Iterative Design Process</w:t>
      </w:r>
      <w:r w:rsidRPr="00ED2691">
        <w:rPr>
          <w:noProof/>
        </w:rPr>
        <w:t xml:space="preserve">, in </w:t>
      </w:r>
      <w:r w:rsidRPr="00ED2691">
        <w:rPr>
          <w:i/>
          <w:noProof/>
        </w:rPr>
        <w:t xml:space="preserve">Proceedings of the 18th ACM Conference on Computer Supported Cooperative Work &amp;#38; </w:t>
      </w:r>
      <w:r w:rsidRPr="00ED2691">
        <w:rPr>
          <w:i/>
          <w:noProof/>
        </w:rPr>
        <w:lastRenderedPageBreak/>
        <w:t>Social Computing</w:t>
      </w:r>
      <w:r w:rsidRPr="00ED2691">
        <w:rPr>
          <w:noProof/>
        </w:rPr>
        <w:t>. 2015, ACM: Vancouver, BC, Canada. p. 1637-1648.</w:t>
      </w:r>
    </w:p>
    <w:p w14:paraId="376689AD" w14:textId="77777777" w:rsidR="00ED2691" w:rsidRPr="00ED2691" w:rsidRDefault="00ED2691" w:rsidP="00ED2691">
      <w:pPr>
        <w:pStyle w:val="EndNoteBibliography"/>
        <w:spacing w:after="0"/>
        <w:ind w:left="720" w:hanging="720"/>
        <w:rPr>
          <w:noProof/>
        </w:rPr>
      </w:pPr>
      <w:r w:rsidRPr="00ED2691">
        <w:rPr>
          <w:noProof/>
        </w:rPr>
        <w:t>3.</w:t>
      </w:r>
      <w:r w:rsidRPr="00ED2691">
        <w:rPr>
          <w:noProof/>
        </w:rPr>
        <w:tab/>
        <w:t xml:space="preserve">Xu, A., S.-W. Huang, and B. Bailey, </w:t>
      </w:r>
      <w:r w:rsidRPr="00ED2691">
        <w:rPr>
          <w:i/>
          <w:noProof/>
        </w:rPr>
        <w:t>Voyant: generating structured feedback on visual designs using a crowd of non-experts</w:t>
      </w:r>
      <w:r w:rsidRPr="00ED2691">
        <w:rPr>
          <w:noProof/>
        </w:rPr>
        <w:t xml:space="preserve">, in </w:t>
      </w:r>
      <w:r w:rsidRPr="00ED2691">
        <w:rPr>
          <w:i/>
          <w:noProof/>
        </w:rPr>
        <w:t>Proceedings of the 17th ACM conference on Computer supported cooperative work &amp;#38; social computing</w:t>
      </w:r>
      <w:r w:rsidRPr="00ED2691">
        <w:rPr>
          <w:noProof/>
        </w:rPr>
        <w:t>. 2014, ACM: Baltimore, Maryland, USA. p. 1433-1444.</w:t>
      </w:r>
    </w:p>
    <w:p w14:paraId="234D705A" w14:textId="77777777" w:rsidR="00ED2691" w:rsidRPr="00ED2691" w:rsidRDefault="00ED2691" w:rsidP="00ED2691">
      <w:pPr>
        <w:pStyle w:val="EndNoteBibliography"/>
        <w:spacing w:after="0"/>
        <w:ind w:left="720" w:hanging="720"/>
        <w:rPr>
          <w:i/>
          <w:noProof/>
        </w:rPr>
      </w:pPr>
      <w:r w:rsidRPr="00ED2691">
        <w:rPr>
          <w:noProof/>
        </w:rPr>
        <w:t>4.</w:t>
      </w:r>
      <w:r w:rsidRPr="00ED2691">
        <w:rPr>
          <w:noProof/>
        </w:rPr>
        <w:tab/>
      </w:r>
      <w:r w:rsidRPr="00ED2691">
        <w:rPr>
          <w:i/>
          <w:noProof/>
        </w:rPr>
        <w:t>Red Pen.</w:t>
      </w:r>
    </w:p>
    <w:p w14:paraId="4EA61671" w14:textId="77777777" w:rsidR="00ED2691" w:rsidRPr="00ED2691" w:rsidRDefault="00ED2691" w:rsidP="00ED2691">
      <w:pPr>
        <w:pStyle w:val="EndNoteBibliography"/>
        <w:spacing w:after="0"/>
        <w:ind w:left="720" w:hanging="720"/>
        <w:rPr>
          <w:i/>
          <w:noProof/>
        </w:rPr>
      </w:pPr>
      <w:r w:rsidRPr="00ED2691">
        <w:rPr>
          <w:noProof/>
        </w:rPr>
        <w:t>5.</w:t>
      </w:r>
      <w:r w:rsidRPr="00ED2691">
        <w:rPr>
          <w:noProof/>
        </w:rPr>
        <w:tab/>
      </w:r>
      <w:r w:rsidRPr="00ED2691">
        <w:rPr>
          <w:i/>
          <w:noProof/>
        </w:rPr>
        <w:t>Adobe Acrobat.</w:t>
      </w:r>
    </w:p>
    <w:p w14:paraId="2BF0CC7F" w14:textId="772BD7A8" w:rsidR="00ED2691" w:rsidRPr="00ED2691" w:rsidRDefault="00ED2691" w:rsidP="00ED2691">
      <w:pPr>
        <w:pStyle w:val="EndNoteBibliography"/>
        <w:spacing w:after="0"/>
        <w:ind w:left="720" w:hanging="720"/>
        <w:rPr>
          <w:noProof/>
        </w:rPr>
      </w:pPr>
      <w:r w:rsidRPr="00ED2691">
        <w:rPr>
          <w:noProof/>
        </w:rPr>
        <w:t>6.</w:t>
      </w:r>
      <w:r w:rsidRPr="00ED2691">
        <w:rPr>
          <w:noProof/>
        </w:rPr>
        <w:tab/>
      </w:r>
      <w:r w:rsidRPr="00ED2691">
        <w:rPr>
          <w:i/>
          <w:noProof/>
        </w:rPr>
        <w:t>Reddit</w:t>
      </w:r>
      <w:r w:rsidRPr="00ED2691">
        <w:rPr>
          <w:noProof/>
        </w:rPr>
        <w:t xml:space="preserve">. Available from: </w:t>
      </w:r>
      <w:hyperlink r:id="rId16" w:history="1">
        <w:r w:rsidRPr="00ED2691">
          <w:rPr>
            <w:rStyle w:val="Hyperlink"/>
            <w:noProof/>
          </w:rPr>
          <w:t>https://www.reddit.com/r/design_critiques</w:t>
        </w:r>
      </w:hyperlink>
      <w:r w:rsidRPr="00ED2691">
        <w:rPr>
          <w:noProof/>
        </w:rPr>
        <w:t>.</w:t>
      </w:r>
    </w:p>
    <w:p w14:paraId="2C3AED19" w14:textId="77777777" w:rsidR="00ED2691" w:rsidRPr="00ED2691" w:rsidRDefault="00ED2691" w:rsidP="00ED2691">
      <w:pPr>
        <w:pStyle w:val="EndNoteBibliography"/>
        <w:spacing w:after="0"/>
        <w:ind w:left="720" w:hanging="720"/>
        <w:rPr>
          <w:i/>
          <w:noProof/>
        </w:rPr>
      </w:pPr>
      <w:r w:rsidRPr="00ED2691">
        <w:rPr>
          <w:noProof/>
        </w:rPr>
        <w:t>7.</w:t>
      </w:r>
      <w:r w:rsidRPr="00ED2691">
        <w:rPr>
          <w:noProof/>
        </w:rPr>
        <w:tab/>
      </w:r>
      <w:r w:rsidRPr="00ED2691">
        <w:rPr>
          <w:i/>
          <w:noProof/>
        </w:rPr>
        <w:t>Dribble.</w:t>
      </w:r>
    </w:p>
    <w:p w14:paraId="52A0D87F" w14:textId="77777777" w:rsidR="00ED2691" w:rsidRPr="00ED2691" w:rsidRDefault="00ED2691" w:rsidP="00ED2691">
      <w:pPr>
        <w:pStyle w:val="EndNoteBibliography"/>
        <w:spacing w:after="0"/>
        <w:ind w:left="720" w:hanging="720"/>
        <w:rPr>
          <w:noProof/>
        </w:rPr>
      </w:pPr>
      <w:r w:rsidRPr="00ED2691">
        <w:rPr>
          <w:noProof/>
        </w:rPr>
        <w:t>8.</w:t>
      </w:r>
      <w:r w:rsidRPr="00ED2691">
        <w:rPr>
          <w:noProof/>
        </w:rPr>
        <w:tab/>
        <w:t xml:space="preserve">Hicks, C.M., et al., </w:t>
      </w:r>
      <w:r w:rsidRPr="00ED2691">
        <w:rPr>
          <w:i/>
          <w:noProof/>
        </w:rPr>
        <w:t>Framing Feedback: Choosing Review Environment Features that Support High Quality Peer Assessment</w:t>
      </w:r>
      <w:r w:rsidRPr="00ED2691">
        <w:rPr>
          <w:noProof/>
        </w:rPr>
        <w:t xml:space="preserve">, in </w:t>
      </w:r>
      <w:r w:rsidRPr="00ED2691">
        <w:rPr>
          <w:i/>
          <w:noProof/>
        </w:rPr>
        <w:t>Proceedings of the 2016 CHI Conference on Human Factors in Computing Systems</w:t>
      </w:r>
      <w:r w:rsidRPr="00ED2691">
        <w:rPr>
          <w:noProof/>
        </w:rPr>
        <w:t>. 2016, ACM: Santa Clara, California, USA. p. 458-469.</w:t>
      </w:r>
    </w:p>
    <w:p w14:paraId="18CE2ABF" w14:textId="77777777" w:rsidR="00ED2691" w:rsidRPr="00ED2691" w:rsidRDefault="00ED2691" w:rsidP="00ED2691">
      <w:pPr>
        <w:pStyle w:val="EndNoteBibliography"/>
        <w:spacing w:after="0"/>
        <w:ind w:left="720" w:hanging="720"/>
        <w:rPr>
          <w:noProof/>
        </w:rPr>
      </w:pPr>
      <w:r w:rsidRPr="00ED2691">
        <w:rPr>
          <w:noProof/>
        </w:rPr>
        <w:t>9.</w:t>
      </w:r>
      <w:r w:rsidRPr="00ED2691">
        <w:rPr>
          <w:noProof/>
        </w:rPr>
        <w:tab/>
        <w:t xml:space="preserve">Luther, K., et al., </w:t>
      </w:r>
      <w:r w:rsidRPr="00ED2691">
        <w:rPr>
          <w:i/>
          <w:noProof/>
        </w:rPr>
        <w:t>Structuring, Aggregating, and Evaluating Crowdsourced Design Critique</w:t>
      </w:r>
      <w:r w:rsidRPr="00ED2691">
        <w:rPr>
          <w:noProof/>
        </w:rPr>
        <w:t xml:space="preserve">, in </w:t>
      </w:r>
      <w:r w:rsidRPr="00ED2691">
        <w:rPr>
          <w:i/>
          <w:noProof/>
        </w:rPr>
        <w:t>Proceedings of the 18th ACM Conference on Computer Supported Cooperative Work &amp;#38; Social Computing</w:t>
      </w:r>
      <w:r w:rsidRPr="00ED2691">
        <w:rPr>
          <w:noProof/>
        </w:rPr>
        <w:t>. 2015, ACM: Vancouver, BC, Canada. p. 473-485.</w:t>
      </w:r>
    </w:p>
    <w:p w14:paraId="0F196419" w14:textId="77777777" w:rsidR="00ED2691" w:rsidRPr="00ED2691" w:rsidRDefault="00ED2691" w:rsidP="00ED2691">
      <w:pPr>
        <w:pStyle w:val="EndNoteBibliography"/>
        <w:spacing w:after="0"/>
        <w:ind w:left="720" w:hanging="720"/>
        <w:rPr>
          <w:noProof/>
        </w:rPr>
      </w:pPr>
      <w:r w:rsidRPr="00ED2691">
        <w:rPr>
          <w:noProof/>
        </w:rPr>
        <w:t>10.</w:t>
      </w:r>
      <w:r w:rsidRPr="00ED2691">
        <w:rPr>
          <w:noProof/>
        </w:rPr>
        <w:tab/>
        <w:t xml:space="preserve">Greenberg, M.D., M.W. Easterday, and E.M. Gerber, </w:t>
      </w:r>
      <w:r w:rsidRPr="00ED2691">
        <w:rPr>
          <w:i/>
          <w:noProof/>
        </w:rPr>
        <w:t>Critiki: A Scaffolded Approach to Gathering Design Feedback from Paid Crowdworkers</w:t>
      </w:r>
      <w:r w:rsidRPr="00ED2691">
        <w:rPr>
          <w:noProof/>
        </w:rPr>
        <w:t xml:space="preserve">, in </w:t>
      </w:r>
      <w:r w:rsidRPr="00ED2691">
        <w:rPr>
          <w:i/>
          <w:noProof/>
        </w:rPr>
        <w:t>Proceedings of the 2015 ACM SIGCHI Conference on Creativity and Cognition</w:t>
      </w:r>
      <w:r w:rsidRPr="00ED2691">
        <w:rPr>
          <w:noProof/>
        </w:rPr>
        <w:t>. 2015, ACM: Glasgow, United Kingdom. p. 235-244.</w:t>
      </w:r>
    </w:p>
    <w:p w14:paraId="091F908E" w14:textId="77777777" w:rsidR="00ED2691" w:rsidRPr="00ED2691" w:rsidRDefault="00ED2691" w:rsidP="00ED2691">
      <w:pPr>
        <w:pStyle w:val="EndNoteBibliography"/>
        <w:spacing w:after="0"/>
        <w:ind w:left="720" w:hanging="720"/>
        <w:rPr>
          <w:noProof/>
        </w:rPr>
      </w:pPr>
      <w:r w:rsidRPr="00ED2691">
        <w:rPr>
          <w:noProof/>
        </w:rPr>
        <w:t>11.</w:t>
      </w:r>
      <w:r w:rsidRPr="00ED2691">
        <w:rPr>
          <w:noProof/>
        </w:rPr>
        <w:tab/>
        <w:t xml:space="preserve">Willett, W., J. Heer, and M. Agrawala, </w:t>
      </w:r>
      <w:r w:rsidRPr="00ED2691">
        <w:rPr>
          <w:i/>
          <w:noProof/>
        </w:rPr>
        <w:t>Strategies for crowdsourcing social data analysis</w:t>
      </w:r>
      <w:r w:rsidRPr="00ED2691">
        <w:rPr>
          <w:noProof/>
        </w:rPr>
        <w:t xml:space="preserve">, in </w:t>
      </w:r>
      <w:r w:rsidRPr="00ED2691">
        <w:rPr>
          <w:i/>
          <w:noProof/>
        </w:rPr>
        <w:t>Proceedings of the SIGCHI Conference on Human Factors in Computing Systems</w:t>
      </w:r>
      <w:r w:rsidRPr="00ED2691">
        <w:rPr>
          <w:noProof/>
        </w:rPr>
        <w:t>. 2012, ACM: Austin, Texas, USA. p. 227-236.</w:t>
      </w:r>
    </w:p>
    <w:p w14:paraId="7615535A" w14:textId="77777777" w:rsidR="00ED2691" w:rsidRPr="00ED2691" w:rsidRDefault="00ED2691" w:rsidP="00ED2691">
      <w:pPr>
        <w:pStyle w:val="EndNoteBibliography"/>
        <w:spacing w:after="0"/>
        <w:ind w:left="720" w:hanging="720"/>
        <w:rPr>
          <w:noProof/>
        </w:rPr>
      </w:pPr>
      <w:r w:rsidRPr="00ED2691">
        <w:rPr>
          <w:noProof/>
        </w:rPr>
        <w:t>12.</w:t>
      </w:r>
      <w:r w:rsidRPr="00ED2691">
        <w:rPr>
          <w:noProof/>
        </w:rPr>
        <w:tab/>
        <w:t xml:space="preserve">Tohidi, M., et al., </w:t>
      </w:r>
      <w:r w:rsidRPr="00ED2691">
        <w:rPr>
          <w:i/>
          <w:noProof/>
        </w:rPr>
        <w:t>Getting the right design and the design right</w:t>
      </w:r>
      <w:r w:rsidRPr="00ED2691">
        <w:rPr>
          <w:noProof/>
        </w:rPr>
        <w:t xml:space="preserve">, in </w:t>
      </w:r>
      <w:r w:rsidRPr="00ED2691">
        <w:rPr>
          <w:i/>
          <w:noProof/>
        </w:rPr>
        <w:t>Proceedings of the SIGCHI Conference on Human Factors in Computing Systems</w:t>
      </w:r>
      <w:r w:rsidRPr="00ED2691">
        <w:rPr>
          <w:noProof/>
        </w:rPr>
        <w:t>. 2006, ACM: Montr&amp;#233;al, Qu&amp;#233;bec, Canada. p. 1243-1252.</w:t>
      </w:r>
    </w:p>
    <w:p w14:paraId="26B101B2" w14:textId="77777777" w:rsidR="00ED2691" w:rsidRPr="00ED2691" w:rsidRDefault="00ED2691" w:rsidP="00ED2691">
      <w:pPr>
        <w:pStyle w:val="EndNoteBibliography"/>
        <w:spacing w:after="0"/>
        <w:ind w:left="720" w:hanging="720"/>
        <w:rPr>
          <w:noProof/>
        </w:rPr>
      </w:pPr>
      <w:r w:rsidRPr="00ED2691">
        <w:rPr>
          <w:noProof/>
        </w:rPr>
        <w:t>13.</w:t>
      </w:r>
      <w:r w:rsidRPr="00ED2691">
        <w:rPr>
          <w:noProof/>
        </w:rPr>
        <w:tab/>
        <w:t xml:space="preserve">Smith, S.M., Ward, T.B., and Schumacher, J.S., </w:t>
      </w:r>
      <w:r w:rsidRPr="00ED2691">
        <w:rPr>
          <w:i/>
          <w:noProof/>
        </w:rPr>
        <w:t>Constraining effects of examples in a creative generation task.</w:t>
      </w:r>
      <w:r w:rsidRPr="00ED2691">
        <w:rPr>
          <w:noProof/>
        </w:rPr>
        <w:t xml:space="preserve"> Memory &amp; Cognition, 1993. </w:t>
      </w:r>
      <w:r w:rsidRPr="00ED2691">
        <w:rPr>
          <w:b/>
          <w:noProof/>
        </w:rPr>
        <w:t>21</w:t>
      </w:r>
      <w:r w:rsidRPr="00ED2691">
        <w:rPr>
          <w:noProof/>
        </w:rPr>
        <w:t>(6): p. 837-845.</w:t>
      </w:r>
    </w:p>
    <w:p w14:paraId="644659FC" w14:textId="77777777" w:rsidR="00ED2691" w:rsidRPr="00ED2691" w:rsidRDefault="00ED2691" w:rsidP="00ED2691">
      <w:pPr>
        <w:pStyle w:val="EndNoteBibliography"/>
        <w:spacing w:after="0"/>
        <w:ind w:left="720" w:hanging="720"/>
        <w:rPr>
          <w:noProof/>
        </w:rPr>
      </w:pPr>
      <w:r w:rsidRPr="00ED2691">
        <w:rPr>
          <w:noProof/>
        </w:rPr>
        <w:t>14.</w:t>
      </w:r>
      <w:r w:rsidRPr="00ED2691">
        <w:rPr>
          <w:noProof/>
        </w:rPr>
        <w:tab/>
        <w:t xml:space="preserve">Siangliulue, P., et al., </w:t>
      </w:r>
      <w:r w:rsidRPr="00ED2691">
        <w:rPr>
          <w:i/>
          <w:noProof/>
        </w:rPr>
        <w:t>Providing Timely Examples Improves the Quantity and Quality of Generated Ideas</w:t>
      </w:r>
      <w:r w:rsidRPr="00ED2691">
        <w:rPr>
          <w:noProof/>
        </w:rPr>
        <w:t xml:space="preserve">, in </w:t>
      </w:r>
      <w:r w:rsidRPr="00ED2691">
        <w:rPr>
          <w:i/>
          <w:noProof/>
        </w:rPr>
        <w:t>Proceedings of the 2015 ACM SIGCHI Conference on Creativity and Cognition</w:t>
      </w:r>
      <w:r w:rsidRPr="00ED2691">
        <w:rPr>
          <w:noProof/>
        </w:rPr>
        <w:t>. 2015, ACM: Glasgow, United Kingdom. p. 83-92.</w:t>
      </w:r>
    </w:p>
    <w:p w14:paraId="12222D1D" w14:textId="77777777" w:rsidR="00ED2691" w:rsidRPr="00ED2691" w:rsidRDefault="00ED2691" w:rsidP="00ED2691">
      <w:pPr>
        <w:pStyle w:val="EndNoteBibliography"/>
        <w:spacing w:after="0"/>
        <w:ind w:left="720" w:hanging="720"/>
        <w:rPr>
          <w:noProof/>
        </w:rPr>
      </w:pPr>
      <w:r w:rsidRPr="00ED2691">
        <w:rPr>
          <w:noProof/>
        </w:rPr>
        <w:t>15.</w:t>
      </w:r>
      <w:r w:rsidRPr="00ED2691">
        <w:rPr>
          <w:noProof/>
        </w:rPr>
        <w:tab/>
        <w:t xml:space="preserve">Hill, W.C. and J.D. Hollan, </w:t>
      </w:r>
      <w:r w:rsidRPr="00ED2691">
        <w:rPr>
          <w:i/>
          <w:noProof/>
        </w:rPr>
        <w:t>Deixis and the future of visualization excellence</w:t>
      </w:r>
      <w:r w:rsidRPr="00ED2691">
        <w:rPr>
          <w:noProof/>
        </w:rPr>
        <w:t xml:space="preserve">, in </w:t>
      </w:r>
      <w:r w:rsidRPr="00ED2691">
        <w:rPr>
          <w:i/>
          <w:noProof/>
        </w:rPr>
        <w:t>Proceedings of the 2nd conference on Visualization '91</w:t>
      </w:r>
      <w:r w:rsidRPr="00ED2691">
        <w:rPr>
          <w:noProof/>
        </w:rPr>
        <w:t>. 1991, IEEE Computer Society Press: San Diego, California. p. 314-320.</w:t>
      </w:r>
    </w:p>
    <w:p w14:paraId="2A99E254" w14:textId="77777777" w:rsidR="00ED2691" w:rsidRPr="00ED2691" w:rsidRDefault="00ED2691" w:rsidP="00ED2691">
      <w:pPr>
        <w:pStyle w:val="EndNoteBibliography"/>
        <w:spacing w:after="0"/>
        <w:ind w:left="720" w:hanging="720"/>
        <w:rPr>
          <w:noProof/>
        </w:rPr>
      </w:pPr>
      <w:r w:rsidRPr="00ED2691">
        <w:rPr>
          <w:noProof/>
        </w:rPr>
        <w:lastRenderedPageBreak/>
        <w:t>16.</w:t>
      </w:r>
      <w:r w:rsidRPr="00ED2691">
        <w:rPr>
          <w:noProof/>
        </w:rPr>
        <w:tab/>
        <w:t xml:space="preserve">Gero, J.S., </w:t>
      </w:r>
      <w:r w:rsidRPr="00ED2691">
        <w:rPr>
          <w:i/>
          <w:noProof/>
        </w:rPr>
        <w:t>Fixation and Commitment While Designing and its Measurement.</w:t>
      </w:r>
      <w:r w:rsidRPr="00ED2691">
        <w:rPr>
          <w:noProof/>
        </w:rPr>
        <w:t xml:space="preserve"> The Journal of Creative Behavior, 2011. </w:t>
      </w:r>
      <w:r w:rsidRPr="00ED2691">
        <w:rPr>
          <w:b/>
          <w:noProof/>
        </w:rPr>
        <w:t>45</w:t>
      </w:r>
      <w:r w:rsidRPr="00ED2691">
        <w:rPr>
          <w:noProof/>
        </w:rPr>
        <w:t>(2): p. 108-115.</w:t>
      </w:r>
    </w:p>
    <w:p w14:paraId="280983D2" w14:textId="77777777" w:rsidR="00ED2691" w:rsidRPr="00ED2691" w:rsidRDefault="00ED2691" w:rsidP="00ED2691">
      <w:pPr>
        <w:pStyle w:val="EndNoteBibliography"/>
        <w:spacing w:after="0"/>
        <w:ind w:left="720" w:hanging="720"/>
        <w:rPr>
          <w:noProof/>
        </w:rPr>
      </w:pPr>
      <w:r w:rsidRPr="00ED2691">
        <w:rPr>
          <w:noProof/>
        </w:rPr>
        <w:t>17.</w:t>
      </w:r>
      <w:r w:rsidRPr="00ED2691">
        <w:rPr>
          <w:noProof/>
        </w:rPr>
        <w:tab/>
        <w:t xml:space="preserve">Yoon, D., et al., </w:t>
      </w:r>
      <w:r w:rsidRPr="00ED2691">
        <w:rPr>
          <w:i/>
          <w:noProof/>
        </w:rPr>
        <w:t>RichReview++: Deployment of a Collaborative Multi-modal Annotation System for Instructor Feedback and Peer Discussion</w:t>
      </w:r>
      <w:r w:rsidRPr="00ED2691">
        <w:rPr>
          <w:noProof/>
        </w:rPr>
        <w:t xml:space="preserve">, in </w:t>
      </w:r>
      <w:r w:rsidRPr="00ED2691">
        <w:rPr>
          <w:i/>
          <w:noProof/>
        </w:rPr>
        <w:t>Proceedings of the 19th ACM Conference on Computer-Supported Cooperative Work &amp; Social Computing</w:t>
      </w:r>
      <w:r w:rsidRPr="00ED2691">
        <w:rPr>
          <w:noProof/>
        </w:rPr>
        <w:t>. 2016, ACM: San Francisco, California, USA. p. 195-205.</w:t>
      </w:r>
    </w:p>
    <w:p w14:paraId="72770FA8" w14:textId="77777777" w:rsidR="00ED2691" w:rsidRPr="00ED2691" w:rsidRDefault="00ED2691" w:rsidP="00ED2691">
      <w:pPr>
        <w:pStyle w:val="EndNoteBibliography"/>
        <w:spacing w:after="0"/>
        <w:ind w:left="720" w:hanging="720"/>
        <w:rPr>
          <w:noProof/>
        </w:rPr>
      </w:pPr>
      <w:r w:rsidRPr="00ED2691">
        <w:rPr>
          <w:noProof/>
        </w:rPr>
        <w:t>18.</w:t>
      </w:r>
      <w:r w:rsidRPr="00ED2691">
        <w:rPr>
          <w:noProof/>
        </w:rPr>
        <w:tab/>
        <w:t xml:space="preserve">Robb, D.A., et al., </w:t>
      </w:r>
      <w:r w:rsidRPr="00ED2691">
        <w:rPr>
          <w:i/>
          <w:noProof/>
        </w:rPr>
        <w:t>Moodsource: Enabling Perceptual and Emotional Feedback from Crowds</w:t>
      </w:r>
      <w:r w:rsidRPr="00ED2691">
        <w:rPr>
          <w:noProof/>
        </w:rPr>
        <w:t xml:space="preserve">, in </w:t>
      </w:r>
      <w:r w:rsidRPr="00ED2691">
        <w:rPr>
          <w:i/>
          <w:noProof/>
        </w:rPr>
        <w:t>Proceedings of the 18th ACM Conference Companion on Computer Supported Cooperative Work &amp;#38; Social Computing</w:t>
      </w:r>
      <w:r w:rsidRPr="00ED2691">
        <w:rPr>
          <w:noProof/>
        </w:rPr>
        <w:t>. 2015, ACM: Vancouver, BC, Canada. p. 21-24.</w:t>
      </w:r>
    </w:p>
    <w:p w14:paraId="0CF41140" w14:textId="77777777" w:rsidR="00ED2691" w:rsidRPr="00ED2691" w:rsidRDefault="00ED2691" w:rsidP="00ED2691">
      <w:pPr>
        <w:pStyle w:val="EndNoteBibliography"/>
        <w:spacing w:after="0"/>
        <w:ind w:left="720" w:hanging="720"/>
        <w:rPr>
          <w:noProof/>
        </w:rPr>
      </w:pPr>
      <w:r w:rsidRPr="00ED2691">
        <w:rPr>
          <w:noProof/>
        </w:rPr>
        <w:t>19.</w:t>
      </w:r>
      <w:r w:rsidRPr="00ED2691">
        <w:rPr>
          <w:noProof/>
        </w:rPr>
        <w:tab/>
        <w:t xml:space="preserve">Yu, L. and J.V. Nickerson, </w:t>
      </w:r>
      <w:r w:rsidRPr="00ED2691">
        <w:rPr>
          <w:i/>
          <w:noProof/>
        </w:rPr>
        <w:t>Cooks or cobblers?: crowd creativity through combination</w:t>
      </w:r>
      <w:r w:rsidRPr="00ED2691">
        <w:rPr>
          <w:noProof/>
        </w:rPr>
        <w:t xml:space="preserve">, in </w:t>
      </w:r>
      <w:r w:rsidRPr="00ED2691">
        <w:rPr>
          <w:i/>
          <w:noProof/>
        </w:rPr>
        <w:t>Proceedings of the SIGCHI Conference on Human Factors in Computing Systems</w:t>
      </w:r>
      <w:r w:rsidRPr="00ED2691">
        <w:rPr>
          <w:noProof/>
        </w:rPr>
        <w:t>. 2011, ACM: Vancouver, BC, Canada. p. 1393-1402.</w:t>
      </w:r>
    </w:p>
    <w:p w14:paraId="0687D1EC" w14:textId="77777777" w:rsidR="00ED2691" w:rsidRPr="00ED2691" w:rsidRDefault="00ED2691" w:rsidP="00ED2691">
      <w:pPr>
        <w:pStyle w:val="EndNoteBibliography"/>
        <w:spacing w:after="0"/>
        <w:ind w:left="720" w:hanging="720"/>
        <w:rPr>
          <w:noProof/>
        </w:rPr>
      </w:pPr>
      <w:r w:rsidRPr="00ED2691">
        <w:rPr>
          <w:noProof/>
        </w:rPr>
        <w:t>20.</w:t>
      </w:r>
      <w:r w:rsidRPr="00ED2691">
        <w:rPr>
          <w:noProof/>
        </w:rPr>
        <w:tab/>
        <w:t xml:space="preserve">Yuan, A., et al., </w:t>
      </w:r>
      <w:r w:rsidRPr="00ED2691">
        <w:rPr>
          <w:i/>
          <w:noProof/>
        </w:rPr>
        <w:t>Almost an Expert: The Effects of Rubrics and Expertise on Perceived Value of Crowdsourced Design Critiques</w:t>
      </w:r>
      <w:r w:rsidRPr="00ED2691">
        <w:rPr>
          <w:noProof/>
        </w:rPr>
        <w:t xml:space="preserve">, in </w:t>
      </w:r>
      <w:r w:rsidRPr="00ED2691">
        <w:rPr>
          <w:i/>
          <w:noProof/>
        </w:rPr>
        <w:t>Proceedings of the 19th ACM Conference on Computer-Supported Cooperative Work &amp; Social Computing</w:t>
      </w:r>
      <w:r w:rsidRPr="00ED2691">
        <w:rPr>
          <w:noProof/>
        </w:rPr>
        <w:t>. 2016, ACM: San Francisco, California, USA. p. 1005-1017.</w:t>
      </w:r>
    </w:p>
    <w:p w14:paraId="6E12D839" w14:textId="77777777" w:rsidR="00ED2691" w:rsidRPr="00ED2691" w:rsidRDefault="00ED2691" w:rsidP="00ED2691">
      <w:pPr>
        <w:pStyle w:val="EndNoteBibliography"/>
        <w:spacing w:after="0"/>
        <w:ind w:left="720" w:hanging="720"/>
        <w:rPr>
          <w:noProof/>
        </w:rPr>
      </w:pPr>
      <w:r w:rsidRPr="00ED2691">
        <w:rPr>
          <w:noProof/>
        </w:rPr>
        <w:t>21.</w:t>
      </w:r>
      <w:r w:rsidRPr="00ED2691">
        <w:rPr>
          <w:noProof/>
        </w:rPr>
        <w:tab/>
        <w:t xml:space="preserve">Dannels, D.P., and Martin, K. N., </w:t>
      </w:r>
      <w:r w:rsidRPr="00ED2691">
        <w:rPr>
          <w:i/>
          <w:noProof/>
        </w:rPr>
        <w:t>Critiquing critiques a genre analysis of feedback across novice to expert design studios.</w:t>
      </w:r>
      <w:r w:rsidRPr="00ED2691">
        <w:rPr>
          <w:noProof/>
        </w:rPr>
        <w:t xml:space="preserve"> Jo. Bus. &amp; Tech. Comm. , 2008. </w:t>
      </w:r>
      <w:r w:rsidRPr="00ED2691">
        <w:rPr>
          <w:b/>
          <w:noProof/>
        </w:rPr>
        <w:t>22</w:t>
      </w:r>
      <w:r w:rsidRPr="00ED2691">
        <w:rPr>
          <w:noProof/>
        </w:rPr>
        <w:t>(2).</w:t>
      </w:r>
    </w:p>
    <w:p w14:paraId="1F869BA4" w14:textId="77777777" w:rsidR="00ED2691" w:rsidRPr="00ED2691" w:rsidRDefault="00ED2691" w:rsidP="00ED2691">
      <w:pPr>
        <w:pStyle w:val="EndNoteBibliography"/>
        <w:ind w:left="720" w:hanging="720"/>
        <w:rPr>
          <w:noProof/>
        </w:rPr>
      </w:pPr>
      <w:r w:rsidRPr="00ED2691">
        <w:rPr>
          <w:noProof/>
        </w:rPr>
        <w:t>22.</w:t>
      </w:r>
      <w:r w:rsidRPr="00ED2691">
        <w:rPr>
          <w:noProof/>
        </w:rPr>
        <w:tab/>
        <w:t xml:space="preserve">Rettig, M., </w:t>
      </w:r>
      <w:r w:rsidRPr="00ED2691">
        <w:rPr>
          <w:i/>
          <w:noProof/>
        </w:rPr>
        <w:t>Prototyping for tiny fingers.</w:t>
      </w:r>
      <w:r w:rsidRPr="00ED2691">
        <w:rPr>
          <w:noProof/>
        </w:rPr>
        <w:t xml:space="preserve"> Commun. ACM, 1994. </w:t>
      </w:r>
      <w:r w:rsidRPr="00ED2691">
        <w:rPr>
          <w:b/>
          <w:noProof/>
        </w:rPr>
        <w:t>37</w:t>
      </w:r>
      <w:r w:rsidRPr="00ED2691">
        <w:rPr>
          <w:noProof/>
        </w:rPr>
        <w:t>(4): p. 21-27.</w:t>
      </w:r>
    </w:p>
    <w:p w14:paraId="3EA8E468" w14:textId="63FDED54"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F330C" w14:textId="77777777" w:rsidR="00E53B5D" w:rsidRDefault="00E53B5D">
      <w:r>
        <w:separator/>
      </w:r>
    </w:p>
  </w:endnote>
  <w:endnote w:type="continuationSeparator" w:id="0">
    <w:p w14:paraId="066C6FCB" w14:textId="77777777" w:rsidR="00E53B5D" w:rsidRDefault="00E53B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AA5E22" w14:textId="77777777" w:rsidR="00E53B5D" w:rsidRDefault="00E53B5D" w:rsidP="00443E9F">
      <w:pPr>
        <w:spacing w:after="0"/>
      </w:pPr>
      <w:r>
        <w:separator/>
      </w:r>
    </w:p>
  </w:footnote>
  <w:footnote w:type="continuationSeparator" w:id="0">
    <w:p w14:paraId="16816613" w14:textId="77777777" w:rsidR="00E53B5D" w:rsidRDefault="00E53B5D"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4&lt;/item&gt;&lt;item&gt;17&lt;/item&gt;&lt;item&gt;18&lt;/item&gt;&lt;item&gt;19&lt;/item&gt;&lt;item&gt;21&lt;/item&gt;&lt;item&gt;22&lt;/item&gt;&lt;item&gt;23&lt;/item&gt;&lt;item&gt;25&lt;/item&gt;&lt;item&gt;26&lt;/item&gt;&lt;item&gt;27&lt;/item&gt;&lt;item&gt;28&lt;/item&gt;&lt;item&gt;30&lt;/item&gt;&lt;item&gt;31&lt;/item&gt;&lt;/record-ids&gt;&lt;/item&gt;&lt;/Libraries&gt;"/>
  </w:docVars>
  <w:rsids>
    <w:rsidRoot w:val="004F7602"/>
    <w:rsid w:val="00000E15"/>
    <w:rsid w:val="000014BC"/>
    <w:rsid w:val="00002BA7"/>
    <w:rsid w:val="0000341F"/>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3D3E"/>
    <w:rsid w:val="00063FC0"/>
    <w:rsid w:val="00064AFF"/>
    <w:rsid w:val="00064DEC"/>
    <w:rsid w:val="0006655D"/>
    <w:rsid w:val="000728F3"/>
    <w:rsid w:val="00072B3A"/>
    <w:rsid w:val="00072C06"/>
    <w:rsid w:val="00073DCD"/>
    <w:rsid w:val="0007428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CA"/>
    <w:rsid w:val="00112860"/>
    <w:rsid w:val="00113BF8"/>
    <w:rsid w:val="00114577"/>
    <w:rsid w:val="001173BF"/>
    <w:rsid w:val="0011749E"/>
    <w:rsid w:val="00121EE5"/>
    <w:rsid w:val="00122D9C"/>
    <w:rsid w:val="00123CFD"/>
    <w:rsid w:val="001323E8"/>
    <w:rsid w:val="00132467"/>
    <w:rsid w:val="00137145"/>
    <w:rsid w:val="00137F28"/>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3F1F"/>
    <w:rsid w:val="00166D41"/>
    <w:rsid w:val="001729FF"/>
    <w:rsid w:val="0017799B"/>
    <w:rsid w:val="00181791"/>
    <w:rsid w:val="00182AED"/>
    <w:rsid w:val="00182D47"/>
    <w:rsid w:val="00184D59"/>
    <w:rsid w:val="00185038"/>
    <w:rsid w:val="00186236"/>
    <w:rsid w:val="00186D46"/>
    <w:rsid w:val="00187AF9"/>
    <w:rsid w:val="00191462"/>
    <w:rsid w:val="001937F6"/>
    <w:rsid w:val="0019679E"/>
    <w:rsid w:val="001971D2"/>
    <w:rsid w:val="00197B90"/>
    <w:rsid w:val="001A424A"/>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4551"/>
    <w:rsid w:val="00220A98"/>
    <w:rsid w:val="00223FB7"/>
    <w:rsid w:val="00225996"/>
    <w:rsid w:val="00227741"/>
    <w:rsid w:val="00230337"/>
    <w:rsid w:val="002324ED"/>
    <w:rsid w:val="00232A18"/>
    <w:rsid w:val="002334AE"/>
    <w:rsid w:val="002368E6"/>
    <w:rsid w:val="00236A3B"/>
    <w:rsid w:val="0024113A"/>
    <w:rsid w:val="00245E43"/>
    <w:rsid w:val="00250BA4"/>
    <w:rsid w:val="00251B3D"/>
    <w:rsid w:val="00256C00"/>
    <w:rsid w:val="0025707B"/>
    <w:rsid w:val="002571DD"/>
    <w:rsid w:val="002631CE"/>
    <w:rsid w:val="00263558"/>
    <w:rsid w:val="002639F6"/>
    <w:rsid w:val="00263F70"/>
    <w:rsid w:val="00264FF3"/>
    <w:rsid w:val="002651B3"/>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A2B9E"/>
    <w:rsid w:val="002A6E06"/>
    <w:rsid w:val="002A703E"/>
    <w:rsid w:val="002B717B"/>
    <w:rsid w:val="002C0B0D"/>
    <w:rsid w:val="002C1B8B"/>
    <w:rsid w:val="002C3318"/>
    <w:rsid w:val="002C4DCC"/>
    <w:rsid w:val="002D044A"/>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2689"/>
    <w:rsid w:val="00303714"/>
    <w:rsid w:val="00305325"/>
    <w:rsid w:val="0030706C"/>
    <w:rsid w:val="0030779A"/>
    <w:rsid w:val="00310376"/>
    <w:rsid w:val="00311723"/>
    <w:rsid w:val="003123C3"/>
    <w:rsid w:val="00312D30"/>
    <w:rsid w:val="00313297"/>
    <w:rsid w:val="0031346A"/>
    <w:rsid w:val="0031442B"/>
    <w:rsid w:val="00314CE4"/>
    <w:rsid w:val="00314FA7"/>
    <w:rsid w:val="003153B2"/>
    <w:rsid w:val="00316C51"/>
    <w:rsid w:val="00316F14"/>
    <w:rsid w:val="0031747C"/>
    <w:rsid w:val="00317C4A"/>
    <w:rsid w:val="00324E1C"/>
    <w:rsid w:val="00325A43"/>
    <w:rsid w:val="00326D93"/>
    <w:rsid w:val="00330728"/>
    <w:rsid w:val="00331AFF"/>
    <w:rsid w:val="003403F2"/>
    <w:rsid w:val="00340493"/>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2B7C"/>
    <w:rsid w:val="003A457E"/>
    <w:rsid w:val="003A5856"/>
    <w:rsid w:val="003A6979"/>
    <w:rsid w:val="003A7DC7"/>
    <w:rsid w:val="003B07DF"/>
    <w:rsid w:val="003B1F3C"/>
    <w:rsid w:val="003B2350"/>
    <w:rsid w:val="003B4D0E"/>
    <w:rsid w:val="003B4EB4"/>
    <w:rsid w:val="003B76CA"/>
    <w:rsid w:val="003C0D50"/>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30E60"/>
    <w:rsid w:val="00430ECF"/>
    <w:rsid w:val="00431B38"/>
    <w:rsid w:val="00433E73"/>
    <w:rsid w:val="00435253"/>
    <w:rsid w:val="004378EE"/>
    <w:rsid w:val="0043790B"/>
    <w:rsid w:val="00437D00"/>
    <w:rsid w:val="00437DAB"/>
    <w:rsid w:val="00441969"/>
    <w:rsid w:val="00443E9F"/>
    <w:rsid w:val="00444BC9"/>
    <w:rsid w:val="00445B42"/>
    <w:rsid w:val="00453D65"/>
    <w:rsid w:val="00454A5E"/>
    <w:rsid w:val="00457C9E"/>
    <w:rsid w:val="00457E30"/>
    <w:rsid w:val="004602EB"/>
    <w:rsid w:val="00460C59"/>
    <w:rsid w:val="00461366"/>
    <w:rsid w:val="00462AD1"/>
    <w:rsid w:val="0046400C"/>
    <w:rsid w:val="00464415"/>
    <w:rsid w:val="0046484F"/>
    <w:rsid w:val="0046489D"/>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7AD9"/>
    <w:rsid w:val="004C26A5"/>
    <w:rsid w:val="004C3AB4"/>
    <w:rsid w:val="004C70B5"/>
    <w:rsid w:val="004D0A87"/>
    <w:rsid w:val="004D0F7F"/>
    <w:rsid w:val="004D1C8E"/>
    <w:rsid w:val="004D345A"/>
    <w:rsid w:val="004D6D91"/>
    <w:rsid w:val="004D6FE2"/>
    <w:rsid w:val="004D7F16"/>
    <w:rsid w:val="004E1B09"/>
    <w:rsid w:val="004E2533"/>
    <w:rsid w:val="004E2A12"/>
    <w:rsid w:val="004E308E"/>
    <w:rsid w:val="004E5411"/>
    <w:rsid w:val="004E6197"/>
    <w:rsid w:val="004E6530"/>
    <w:rsid w:val="004E6545"/>
    <w:rsid w:val="004E7AD4"/>
    <w:rsid w:val="004F00BB"/>
    <w:rsid w:val="004F0FC6"/>
    <w:rsid w:val="004F13BF"/>
    <w:rsid w:val="004F18FF"/>
    <w:rsid w:val="004F2E88"/>
    <w:rsid w:val="004F4145"/>
    <w:rsid w:val="004F458F"/>
    <w:rsid w:val="004F51BA"/>
    <w:rsid w:val="004F5754"/>
    <w:rsid w:val="004F5C6D"/>
    <w:rsid w:val="004F7602"/>
    <w:rsid w:val="004F7939"/>
    <w:rsid w:val="004F7A15"/>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BE9"/>
    <w:rsid w:val="00541BCE"/>
    <w:rsid w:val="00541E5C"/>
    <w:rsid w:val="00544EFC"/>
    <w:rsid w:val="00545BC2"/>
    <w:rsid w:val="00547E53"/>
    <w:rsid w:val="00551456"/>
    <w:rsid w:val="005523FD"/>
    <w:rsid w:val="00552C72"/>
    <w:rsid w:val="00553092"/>
    <w:rsid w:val="00553107"/>
    <w:rsid w:val="00554FF0"/>
    <w:rsid w:val="00557F39"/>
    <w:rsid w:val="00560E90"/>
    <w:rsid w:val="00561469"/>
    <w:rsid w:val="0056487B"/>
    <w:rsid w:val="005720FB"/>
    <w:rsid w:val="005724DA"/>
    <w:rsid w:val="00575AE9"/>
    <w:rsid w:val="005767D9"/>
    <w:rsid w:val="005772C0"/>
    <w:rsid w:val="005778E9"/>
    <w:rsid w:val="00583589"/>
    <w:rsid w:val="005848D7"/>
    <w:rsid w:val="00586FE5"/>
    <w:rsid w:val="00587B87"/>
    <w:rsid w:val="005910F2"/>
    <w:rsid w:val="00591BF0"/>
    <w:rsid w:val="00591C69"/>
    <w:rsid w:val="00593B49"/>
    <w:rsid w:val="005952DB"/>
    <w:rsid w:val="00597481"/>
    <w:rsid w:val="005A1DB7"/>
    <w:rsid w:val="005A2204"/>
    <w:rsid w:val="005A2C27"/>
    <w:rsid w:val="005A2EBF"/>
    <w:rsid w:val="005A55CD"/>
    <w:rsid w:val="005B2423"/>
    <w:rsid w:val="005B38CD"/>
    <w:rsid w:val="005B4601"/>
    <w:rsid w:val="005B5403"/>
    <w:rsid w:val="005B6A7D"/>
    <w:rsid w:val="005B704F"/>
    <w:rsid w:val="005C0FDD"/>
    <w:rsid w:val="005C1363"/>
    <w:rsid w:val="005C216A"/>
    <w:rsid w:val="005C2F92"/>
    <w:rsid w:val="005C632C"/>
    <w:rsid w:val="005D081B"/>
    <w:rsid w:val="005D09EB"/>
    <w:rsid w:val="005D0E3C"/>
    <w:rsid w:val="005D144D"/>
    <w:rsid w:val="005D4A32"/>
    <w:rsid w:val="005D4BC6"/>
    <w:rsid w:val="005D5480"/>
    <w:rsid w:val="005E08AC"/>
    <w:rsid w:val="005E150A"/>
    <w:rsid w:val="005E16D1"/>
    <w:rsid w:val="005E3A00"/>
    <w:rsid w:val="005E59C4"/>
    <w:rsid w:val="005E7A18"/>
    <w:rsid w:val="005E7A75"/>
    <w:rsid w:val="005F3AE4"/>
    <w:rsid w:val="005F7288"/>
    <w:rsid w:val="006012FD"/>
    <w:rsid w:val="006013A9"/>
    <w:rsid w:val="006022D5"/>
    <w:rsid w:val="00602ED2"/>
    <w:rsid w:val="006048E3"/>
    <w:rsid w:val="0060528D"/>
    <w:rsid w:val="0061007B"/>
    <w:rsid w:val="00610618"/>
    <w:rsid w:val="00611949"/>
    <w:rsid w:val="006127F1"/>
    <w:rsid w:val="00613D18"/>
    <w:rsid w:val="006151D0"/>
    <w:rsid w:val="00615999"/>
    <w:rsid w:val="00621DC5"/>
    <w:rsid w:val="00625C95"/>
    <w:rsid w:val="006269FF"/>
    <w:rsid w:val="00626F42"/>
    <w:rsid w:val="00627420"/>
    <w:rsid w:val="00627725"/>
    <w:rsid w:val="00630954"/>
    <w:rsid w:val="00632F1C"/>
    <w:rsid w:val="006335C3"/>
    <w:rsid w:val="00633CF7"/>
    <w:rsid w:val="00634D22"/>
    <w:rsid w:val="006350BC"/>
    <w:rsid w:val="006360A1"/>
    <w:rsid w:val="00637F04"/>
    <w:rsid w:val="00641159"/>
    <w:rsid w:val="006445F0"/>
    <w:rsid w:val="006456F6"/>
    <w:rsid w:val="00651206"/>
    <w:rsid w:val="00651C51"/>
    <w:rsid w:val="0065215A"/>
    <w:rsid w:val="0065622F"/>
    <w:rsid w:val="006605AF"/>
    <w:rsid w:val="00660D63"/>
    <w:rsid w:val="006619D3"/>
    <w:rsid w:val="00663240"/>
    <w:rsid w:val="00663A28"/>
    <w:rsid w:val="00664CA1"/>
    <w:rsid w:val="00664E1A"/>
    <w:rsid w:val="00667475"/>
    <w:rsid w:val="00670E3C"/>
    <w:rsid w:val="00672138"/>
    <w:rsid w:val="0067248E"/>
    <w:rsid w:val="0067381E"/>
    <w:rsid w:val="00675616"/>
    <w:rsid w:val="00677513"/>
    <w:rsid w:val="00682A84"/>
    <w:rsid w:val="0068302B"/>
    <w:rsid w:val="00684624"/>
    <w:rsid w:val="00684747"/>
    <w:rsid w:val="006873B3"/>
    <w:rsid w:val="0069258B"/>
    <w:rsid w:val="0069261B"/>
    <w:rsid w:val="00695F7C"/>
    <w:rsid w:val="006973A2"/>
    <w:rsid w:val="00697813"/>
    <w:rsid w:val="006A0290"/>
    <w:rsid w:val="006A5043"/>
    <w:rsid w:val="006A620B"/>
    <w:rsid w:val="006A7A0D"/>
    <w:rsid w:val="006A7B56"/>
    <w:rsid w:val="006B0C82"/>
    <w:rsid w:val="006B0EFE"/>
    <w:rsid w:val="006B1D5B"/>
    <w:rsid w:val="006B3791"/>
    <w:rsid w:val="006B3F1F"/>
    <w:rsid w:val="006B5929"/>
    <w:rsid w:val="006B7116"/>
    <w:rsid w:val="006B74C3"/>
    <w:rsid w:val="006C2650"/>
    <w:rsid w:val="006C2A89"/>
    <w:rsid w:val="006C47A8"/>
    <w:rsid w:val="006C4CF3"/>
    <w:rsid w:val="006C591B"/>
    <w:rsid w:val="006D340C"/>
    <w:rsid w:val="006D3CC1"/>
    <w:rsid w:val="006D5DFF"/>
    <w:rsid w:val="006D6F59"/>
    <w:rsid w:val="006D7E86"/>
    <w:rsid w:val="006E1D7C"/>
    <w:rsid w:val="006E3DF9"/>
    <w:rsid w:val="006E401D"/>
    <w:rsid w:val="006E44ED"/>
    <w:rsid w:val="006E68D1"/>
    <w:rsid w:val="006E6D51"/>
    <w:rsid w:val="006E7202"/>
    <w:rsid w:val="006F4130"/>
    <w:rsid w:val="006F55EC"/>
    <w:rsid w:val="006F61A5"/>
    <w:rsid w:val="006F7E70"/>
    <w:rsid w:val="00700983"/>
    <w:rsid w:val="00700C5A"/>
    <w:rsid w:val="00701F5E"/>
    <w:rsid w:val="007031CC"/>
    <w:rsid w:val="00704514"/>
    <w:rsid w:val="007078B9"/>
    <w:rsid w:val="00711218"/>
    <w:rsid w:val="00711AD9"/>
    <w:rsid w:val="007120FF"/>
    <w:rsid w:val="0071251B"/>
    <w:rsid w:val="00714548"/>
    <w:rsid w:val="00717203"/>
    <w:rsid w:val="0071790C"/>
    <w:rsid w:val="007212C8"/>
    <w:rsid w:val="00725786"/>
    <w:rsid w:val="00725A0F"/>
    <w:rsid w:val="007304B1"/>
    <w:rsid w:val="00734875"/>
    <w:rsid w:val="0073547D"/>
    <w:rsid w:val="00737B47"/>
    <w:rsid w:val="00743641"/>
    <w:rsid w:val="007476E9"/>
    <w:rsid w:val="00750285"/>
    <w:rsid w:val="00752A83"/>
    <w:rsid w:val="00752E9D"/>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80"/>
    <w:rsid w:val="00784281"/>
    <w:rsid w:val="00785E8D"/>
    <w:rsid w:val="00791244"/>
    <w:rsid w:val="0079134B"/>
    <w:rsid w:val="007951ED"/>
    <w:rsid w:val="00796F05"/>
    <w:rsid w:val="007A1B52"/>
    <w:rsid w:val="007A43F0"/>
    <w:rsid w:val="007A670E"/>
    <w:rsid w:val="007A7886"/>
    <w:rsid w:val="007B2223"/>
    <w:rsid w:val="007B51EF"/>
    <w:rsid w:val="007B566C"/>
    <w:rsid w:val="007B7A46"/>
    <w:rsid w:val="007C1EAD"/>
    <w:rsid w:val="007C28D0"/>
    <w:rsid w:val="007C43C7"/>
    <w:rsid w:val="007C67B0"/>
    <w:rsid w:val="007C7780"/>
    <w:rsid w:val="007C78AB"/>
    <w:rsid w:val="007C7E48"/>
    <w:rsid w:val="007D095E"/>
    <w:rsid w:val="007D20F1"/>
    <w:rsid w:val="007D7689"/>
    <w:rsid w:val="007D7989"/>
    <w:rsid w:val="007E174B"/>
    <w:rsid w:val="007E3055"/>
    <w:rsid w:val="007E39FD"/>
    <w:rsid w:val="007E587A"/>
    <w:rsid w:val="007F0BDF"/>
    <w:rsid w:val="007F61EF"/>
    <w:rsid w:val="007F6373"/>
    <w:rsid w:val="007F645F"/>
    <w:rsid w:val="00804675"/>
    <w:rsid w:val="00805A35"/>
    <w:rsid w:val="008070F0"/>
    <w:rsid w:val="00807CC0"/>
    <w:rsid w:val="008109CC"/>
    <w:rsid w:val="008134A2"/>
    <w:rsid w:val="0081367D"/>
    <w:rsid w:val="0081465F"/>
    <w:rsid w:val="008153EC"/>
    <w:rsid w:val="00815E10"/>
    <w:rsid w:val="00816550"/>
    <w:rsid w:val="00820860"/>
    <w:rsid w:val="008214B8"/>
    <w:rsid w:val="008218DB"/>
    <w:rsid w:val="00821C6C"/>
    <w:rsid w:val="0082375D"/>
    <w:rsid w:val="00824324"/>
    <w:rsid w:val="00831290"/>
    <w:rsid w:val="00831656"/>
    <w:rsid w:val="00832359"/>
    <w:rsid w:val="00834FC2"/>
    <w:rsid w:val="008353B8"/>
    <w:rsid w:val="00837225"/>
    <w:rsid w:val="00837E43"/>
    <w:rsid w:val="00837F8D"/>
    <w:rsid w:val="00840978"/>
    <w:rsid w:val="00840DD4"/>
    <w:rsid w:val="00843044"/>
    <w:rsid w:val="0084618F"/>
    <w:rsid w:val="00847760"/>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413"/>
    <w:rsid w:val="00890771"/>
    <w:rsid w:val="00890FB6"/>
    <w:rsid w:val="00893E36"/>
    <w:rsid w:val="00896FE2"/>
    <w:rsid w:val="00897F5B"/>
    <w:rsid w:val="008A06CD"/>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5ABE"/>
    <w:rsid w:val="0092719A"/>
    <w:rsid w:val="00930C12"/>
    <w:rsid w:val="00932F14"/>
    <w:rsid w:val="00934D28"/>
    <w:rsid w:val="009375E5"/>
    <w:rsid w:val="009402CA"/>
    <w:rsid w:val="009433A9"/>
    <w:rsid w:val="00947643"/>
    <w:rsid w:val="00947C60"/>
    <w:rsid w:val="009517BE"/>
    <w:rsid w:val="00952172"/>
    <w:rsid w:val="00953949"/>
    <w:rsid w:val="00954859"/>
    <w:rsid w:val="0095794B"/>
    <w:rsid w:val="009601CE"/>
    <w:rsid w:val="00960CF8"/>
    <w:rsid w:val="00961A13"/>
    <w:rsid w:val="00962CD7"/>
    <w:rsid w:val="00964432"/>
    <w:rsid w:val="0096675D"/>
    <w:rsid w:val="00972E64"/>
    <w:rsid w:val="00980F01"/>
    <w:rsid w:val="00981481"/>
    <w:rsid w:val="009825D6"/>
    <w:rsid w:val="009863CF"/>
    <w:rsid w:val="00990807"/>
    <w:rsid w:val="00992D8D"/>
    <w:rsid w:val="009970E0"/>
    <w:rsid w:val="009A0321"/>
    <w:rsid w:val="009A281B"/>
    <w:rsid w:val="009A3403"/>
    <w:rsid w:val="009A49DD"/>
    <w:rsid w:val="009A62ED"/>
    <w:rsid w:val="009B4CAF"/>
    <w:rsid w:val="009C2BFC"/>
    <w:rsid w:val="009C3B78"/>
    <w:rsid w:val="009C58DA"/>
    <w:rsid w:val="009C6DF7"/>
    <w:rsid w:val="009C7E4D"/>
    <w:rsid w:val="009D0329"/>
    <w:rsid w:val="009D0E6F"/>
    <w:rsid w:val="009D122C"/>
    <w:rsid w:val="009D308B"/>
    <w:rsid w:val="009E09A4"/>
    <w:rsid w:val="009E1232"/>
    <w:rsid w:val="009E2885"/>
    <w:rsid w:val="009E290F"/>
    <w:rsid w:val="009E3B95"/>
    <w:rsid w:val="009E50CB"/>
    <w:rsid w:val="009E5D8A"/>
    <w:rsid w:val="009E5DCC"/>
    <w:rsid w:val="009F1635"/>
    <w:rsid w:val="009F234B"/>
    <w:rsid w:val="009F2B73"/>
    <w:rsid w:val="009F4859"/>
    <w:rsid w:val="009F4CC7"/>
    <w:rsid w:val="009F7983"/>
    <w:rsid w:val="00A02EBD"/>
    <w:rsid w:val="00A0327C"/>
    <w:rsid w:val="00A03CDD"/>
    <w:rsid w:val="00A1121A"/>
    <w:rsid w:val="00A1173C"/>
    <w:rsid w:val="00A123E9"/>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5CEE"/>
    <w:rsid w:val="00A46273"/>
    <w:rsid w:val="00A46620"/>
    <w:rsid w:val="00A5118A"/>
    <w:rsid w:val="00A5234A"/>
    <w:rsid w:val="00A56217"/>
    <w:rsid w:val="00A57E17"/>
    <w:rsid w:val="00A616AC"/>
    <w:rsid w:val="00A62A70"/>
    <w:rsid w:val="00A631A3"/>
    <w:rsid w:val="00A641BB"/>
    <w:rsid w:val="00A6494B"/>
    <w:rsid w:val="00A6542B"/>
    <w:rsid w:val="00A6674E"/>
    <w:rsid w:val="00A6678D"/>
    <w:rsid w:val="00A70A3F"/>
    <w:rsid w:val="00A71EF6"/>
    <w:rsid w:val="00A72455"/>
    <w:rsid w:val="00A7286E"/>
    <w:rsid w:val="00A729A3"/>
    <w:rsid w:val="00A72DE7"/>
    <w:rsid w:val="00A7704F"/>
    <w:rsid w:val="00A801BE"/>
    <w:rsid w:val="00A8132E"/>
    <w:rsid w:val="00A83568"/>
    <w:rsid w:val="00A84C28"/>
    <w:rsid w:val="00A8599E"/>
    <w:rsid w:val="00A85EB7"/>
    <w:rsid w:val="00A94E54"/>
    <w:rsid w:val="00A97E6F"/>
    <w:rsid w:val="00AA7718"/>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B03FD3"/>
    <w:rsid w:val="00B134C8"/>
    <w:rsid w:val="00B136E6"/>
    <w:rsid w:val="00B13E1B"/>
    <w:rsid w:val="00B165DB"/>
    <w:rsid w:val="00B171B5"/>
    <w:rsid w:val="00B216EA"/>
    <w:rsid w:val="00B234C9"/>
    <w:rsid w:val="00B235B8"/>
    <w:rsid w:val="00B254BC"/>
    <w:rsid w:val="00B25D12"/>
    <w:rsid w:val="00B26FEF"/>
    <w:rsid w:val="00B300B5"/>
    <w:rsid w:val="00B30841"/>
    <w:rsid w:val="00B309B2"/>
    <w:rsid w:val="00B31718"/>
    <w:rsid w:val="00B32FD1"/>
    <w:rsid w:val="00B33CFF"/>
    <w:rsid w:val="00B365D6"/>
    <w:rsid w:val="00B37552"/>
    <w:rsid w:val="00B41075"/>
    <w:rsid w:val="00B4221B"/>
    <w:rsid w:val="00B4252F"/>
    <w:rsid w:val="00B47E2C"/>
    <w:rsid w:val="00B527A7"/>
    <w:rsid w:val="00B53E56"/>
    <w:rsid w:val="00B54AD1"/>
    <w:rsid w:val="00B5648F"/>
    <w:rsid w:val="00B6147B"/>
    <w:rsid w:val="00B61652"/>
    <w:rsid w:val="00B64257"/>
    <w:rsid w:val="00B64A71"/>
    <w:rsid w:val="00B712B6"/>
    <w:rsid w:val="00B7258F"/>
    <w:rsid w:val="00B72A84"/>
    <w:rsid w:val="00B72F19"/>
    <w:rsid w:val="00B81159"/>
    <w:rsid w:val="00B82F58"/>
    <w:rsid w:val="00B85861"/>
    <w:rsid w:val="00B85EBD"/>
    <w:rsid w:val="00B86799"/>
    <w:rsid w:val="00B87B12"/>
    <w:rsid w:val="00B92CB4"/>
    <w:rsid w:val="00B94BB6"/>
    <w:rsid w:val="00B970E0"/>
    <w:rsid w:val="00BA0244"/>
    <w:rsid w:val="00BA2920"/>
    <w:rsid w:val="00BA390F"/>
    <w:rsid w:val="00BA57F0"/>
    <w:rsid w:val="00BA6268"/>
    <w:rsid w:val="00BA677D"/>
    <w:rsid w:val="00BA714B"/>
    <w:rsid w:val="00BA7A48"/>
    <w:rsid w:val="00BB0BC8"/>
    <w:rsid w:val="00BB20E5"/>
    <w:rsid w:val="00BB2B9F"/>
    <w:rsid w:val="00BB348C"/>
    <w:rsid w:val="00BB6335"/>
    <w:rsid w:val="00BB78E2"/>
    <w:rsid w:val="00BB7F5F"/>
    <w:rsid w:val="00BC428A"/>
    <w:rsid w:val="00BC68F6"/>
    <w:rsid w:val="00BC7488"/>
    <w:rsid w:val="00BD2529"/>
    <w:rsid w:val="00BE132C"/>
    <w:rsid w:val="00BE15DC"/>
    <w:rsid w:val="00BE28D4"/>
    <w:rsid w:val="00BE2D5F"/>
    <w:rsid w:val="00BE5A84"/>
    <w:rsid w:val="00BF00C4"/>
    <w:rsid w:val="00BF1F2E"/>
    <w:rsid w:val="00BF28B9"/>
    <w:rsid w:val="00BF4138"/>
    <w:rsid w:val="00BF4875"/>
    <w:rsid w:val="00BF5692"/>
    <w:rsid w:val="00BF6597"/>
    <w:rsid w:val="00BF6B3F"/>
    <w:rsid w:val="00C01AB4"/>
    <w:rsid w:val="00C04DB5"/>
    <w:rsid w:val="00C06485"/>
    <w:rsid w:val="00C07C3C"/>
    <w:rsid w:val="00C07EC8"/>
    <w:rsid w:val="00C102C9"/>
    <w:rsid w:val="00C120AF"/>
    <w:rsid w:val="00C136B2"/>
    <w:rsid w:val="00C13947"/>
    <w:rsid w:val="00C13C28"/>
    <w:rsid w:val="00C15627"/>
    <w:rsid w:val="00C1577B"/>
    <w:rsid w:val="00C1615C"/>
    <w:rsid w:val="00C211DB"/>
    <w:rsid w:val="00C22C15"/>
    <w:rsid w:val="00C338C5"/>
    <w:rsid w:val="00C362B8"/>
    <w:rsid w:val="00C36EBC"/>
    <w:rsid w:val="00C42DF6"/>
    <w:rsid w:val="00C42EDC"/>
    <w:rsid w:val="00C44235"/>
    <w:rsid w:val="00C448DA"/>
    <w:rsid w:val="00C46881"/>
    <w:rsid w:val="00C46F7C"/>
    <w:rsid w:val="00C518B3"/>
    <w:rsid w:val="00C52DB9"/>
    <w:rsid w:val="00C537E5"/>
    <w:rsid w:val="00C57A16"/>
    <w:rsid w:val="00C57DFD"/>
    <w:rsid w:val="00C60D26"/>
    <w:rsid w:val="00C618CE"/>
    <w:rsid w:val="00C61EB0"/>
    <w:rsid w:val="00C61F6B"/>
    <w:rsid w:val="00C63F49"/>
    <w:rsid w:val="00C64A86"/>
    <w:rsid w:val="00C654A0"/>
    <w:rsid w:val="00C668FF"/>
    <w:rsid w:val="00C67A26"/>
    <w:rsid w:val="00C67A8C"/>
    <w:rsid w:val="00C709A6"/>
    <w:rsid w:val="00C71558"/>
    <w:rsid w:val="00C73A47"/>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19A4"/>
    <w:rsid w:val="00CB1DB1"/>
    <w:rsid w:val="00CB2B15"/>
    <w:rsid w:val="00CB3446"/>
    <w:rsid w:val="00CB49EE"/>
    <w:rsid w:val="00CB5747"/>
    <w:rsid w:val="00CB5D75"/>
    <w:rsid w:val="00CB6667"/>
    <w:rsid w:val="00CB77EE"/>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AD0"/>
    <w:rsid w:val="00D01CC7"/>
    <w:rsid w:val="00D03BC2"/>
    <w:rsid w:val="00D03E3A"/>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5EC"/>
    <w:rsid w:val="00D77E97"/>
    <w:rsid w:val="00D808BD"/>
    <w:rsid w:val="00D80A16"/>
    <w:rsid w:val="00D80D64"/>
    <w:rsid w:val="00D80DD1"/>
    <w:rsid w:val="00D81A30"/>
    <w:rsid w:val="00D82EAB"/>
    <w:rsid w:val="00D83EEC"/>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7B90"/>
    <w:rsid w:val="00DC02C8"/>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3B36"/>
    <w:rsid w:val="00DE4BFC"/>
    <w:rsid w:val="00DE4E2B"/>
    <w:rsid w:val="00DE67F9"/>
    <w:rsid w:val="00DE6CA7"/>
    <w:rsid w:val="00DF08A6"/>
    <w:rsid w:val="00DF0ED4"/>
    <w:rsid w:val="00DF14F3"/>
    <w:rsid w:val="00DF2BC4"/>
    <w:rsid w:val="00DF333D"/>
    <w:rsid w:val="00DF610C"/>
    <w:rsid w:val="00DF67E0"/>
    <w:rsid w:val="00E009B2"/>
    <w:rsid w:val="00E01014"/>
    <w:rsid w:val="00E031CE"/>
    <w:rsid w:val="00E03AAC"/>
    <w:rsid w:val="00E0405E"/>
    <w:rsid w:val="00E046FD"/>
    <w:rsid w:val="00E05C30"/>
    <w:rsid w:val="00E06701"/>
    <w:rsid w:val="00E10415"/>
    <w:rsid w:val="00E11C80"/>
    <w:rsid w:val="00E12793"/>
    <w:rsid w:val="00E16F6B"/>
    <w:rsid w:val="00E21718"/>
    <w:rsid w:val="00E22AA3"/>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3B5D"/>
    <w:rsid w:val="00E54D43"/>
    <w:rsid w:val="00E57C56"/>
    <w:rsid w:val="00E61068"/>
    <w:rsid w:val="00E61646"/>
    <w:rsid w:val="00E61BB6"/>
    <w:rsid w:val="00E626A8"/>
    <w:rsid w:val="00E64DDD"/>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387"/>
    <w:rsid w:val="00F100EF"/>
    <w:rsid w:val="00F10249"/>
    <w:rsid w:val="00F1128F"/>
    <w:rsid w:val="00F23DEB"/>
    <w:rsid w:val="00F23E0F"/>
    <w:rsid w:val="00F240E0"/>
    <w:rsid w:val="00F2426C"/>
    <w:rsid w:val="00F244B6"/>
    <w:rsid w:val="00F2564D"/>
    <w:rsid w:val="00F27862"/>
    <w:rsid w:val="00F3080E"/>
    <w:rsid w:val="00F311C1"/>
    <w:rsid w:val="00F323A0"/>
    <w:rsid w:val="00F33BE9"/>
    <w:rsid w:val="00F34ED7"/>
    <w:rsid w:val="00F369CB"/>
    <w:rsid w:val="00F41206"/>
    <w:rsid w:val="00F41687"/>
    <w:rsid w:val="00F4448E"/>
    <w:rsid w:val="00F45C16"/>
    <w:rsid w:val="00F46203"/>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0AAF"/>
    <w:rsid w:val="00FA16FD"/>
    <w:rsid w:val="00FA1878"/>
    <w:rsid w:val="00FA1B14"/>
    <w:rsid w:val="00FA3A6C"/>
    <w:rsid w:val="00FA3F94"/>
    <w:rsid w:val="00FA519E"/>
    <w:rsid w:val="00FA74D4"/>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4F157-4597-8841-AEA2-E6DCA23B3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Pages>
  <Words>10144</Words>
  <Characters>57823</Characters>
  <Application>Microsoft Macintosh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783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32</cp:revision>
  <cp:lastPrinted>2016-05-23T22:52:00Z</cp:lastPrinted>
  <dcterms:created xsi:type="dcterms:W3CDTF">2016-05-25T06:27:00Z</dcterms:created>
  <dcterms:modified xsi:type="dcterms:W3CDTF">2016-05-2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